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600EE1FA" w:rsidR="007E3057" w:rsidRPr="00612063" w:rsidRDefault="001D2F3C" w:rsidP="007E3057">
      <w:pPr>
        <w:pStyle w:val="Header"/>
        <w:jc w:val="center"/>
        <w:rPr>
          <w:rFonts w:cs="Times New Roman"/>
          <w:b/>
        </w:rPr>
      </w:pPr>
      <w:r>
        <w:rPr>
          <w:rFonts w:cs="Times New Roman"/>
          <w:b/>
        </w:rPr>
        <w:t>Understanding invasions</w:t>
      </w:r>
      <w:r w:rsidR="007E3057">
        <w:rPr>
          <w:rFonts w:cs="Times New Roman"/>
          <w:b/>
        </w:rPr>
        <w:t xml:space="preserve"> with </w:t>
      </w:r>
      <w:r w:rsidR="007E3057" w:rsidRPr="00612063">
        <w:rPr>
          <w:rFonts w:cs="Times New Roman"/>
          <w:b/>
        </w:rPr>
        <w:t>linked distribution and demographic models</w:t>
      </w:r>
      <w:r w:rsidR="007E3057">
        <w:rPr>
          <w:rFonts w:cs="Times New Roman"/>
          <w:b/>
        </w:rPr>
        <w:t xml:space="preserve"> </w:t>
      </w:r>
    </w:p>
    <w:p w14:paraId="5FAA51CC" w14:textId="77777777" w:rsidR="00301B53" w:rsidRPr="00001665" w:rsidRDefault="00301B53" w:rsidP="00301B53">
      <w:pPr>
        <w:pStyle w:val="Header"/>
        <w:jc w:val="center"/>
        <w:rPr>
          <w:rFonts w:cs="Times New Roman"/>
          <w:b/>
        </w:rPr>
      </w:pPr>
    </w:p>
    <w:p w14:paraId="365F8871" w14:textId="283FE9B2" w:rsidR="005C24C7" w:rsidRPr="00001665" w:rsidRDefault="00301B53" w:rsidP="00C11EE0">
      <w:pPr>
        <w:pStyle w:val="Header"/>
        <w:rPr>
          <w:rFonts w:cs="Times New Roman"/>
        </w:rPr>
      </w:pPr>
      <w:r w:rsidRPr="00001665">
        <w:rPr>
          <w:rFonts w:cs="Times New Roman"/>
          <w:b/>
        </w:rPr>
        <w:t>Appendix</w:t>
      </w:r>
      <w:r w:rsidR="00C11EE0" w:rsidRPr="00001665">
        <w:rPr>
          <w:rFonts w:cs="Times New Roman"/>
          <w:b/>
        </w:rPr>
        <w:t xml:space="preserve"> 1.</w:t>
      </w:r>
      <w:r w:rsidR="00C11EE0" w:rsidRPr="00001665">
        <w:rPr>
          <w:rFonts w:cs="Times New Roman"/>
        </w:rPr>
        <w:t xml:space="preserve"> </w:t>
      </w:r>
      <w:r w:rsidR="00671BFC" w:rsidRPr="00001665">
        <w:rPr>
          <w:rFonts w:cs="Times New Roman"/>
        </w:rPr>
        <w:t>Integrated demographic and species distribution m</w:t>
      </w:r>
      <w:r w:rsidR="00C11EE0" w:rsidRPr="00001665">
        <w:rPr>
          <w:rFonts w:cs="Times New Roman"/>
        </w:rPr>
        <w:t>odel construction details</w:t>
      </w:r>
    </w:p>
    <w:p w14:paraId="32F6EC82" w14:textId="77777777" w:rsidR="00A7532A" w:rsidRPr="00001665" w:rsidRDefault="00A7532A" w:rsidP="00A7532A">
      <w:pPr>
        <w:rPr>
          <w:rFonts w:ascii="Times New Roman" w:hAnsi="Times New Roman" w:cs="Times New Roman"/>
        </w:rPr>
      </w:pPr>
      <w:bookmarkStart w:id="0" w:name="field-data-collection"/>
    </w:p>
    <w:p w14:paraId="60146A77" w14:textId="5C895DE0" w:rsidR="0040448B" w:rsidRPr="00001665" w:rsidRDefault="0040448B" w:rsidP="00A7532A">
      <w:pPr>
        <w:rPr>
          <w:rFonts w:ascii="Times New Roman" w:hAnsi="Times New Roman" w:cs="Times New Roman"/>
          <w:b/>
        </w:rPr>
      </w:pPr>
      <w:r w:rsidRPr="00001665">
        <w:rPr>
          <w:rFonts w:ascii="Times New Roman" w:hAnsi="Times New Roman" w:cs="Times New Roman"/>
          <w:b/>
        </w:rPr>
        <w:t xml:space="preserve">Field </w:t>
      </w:r>
      <w:r w:rsidR="000B69D9" w:rsidRPr="00001665">
        <w:rPr>
          <w:rFonts w:ascii="Times New Roman" w:hAnsi="Times New Roman" w:cs="Times New Roman"/>
          <w:b/>
        </w:rPr>
        <w:t>observations</w:t>
      </w:r>
    </w:p>
    <w:bookmarkEnd w:id="0"/>
    <w:p w14:paraId="45DBF6D7" w14:textId="77777777" w:rsidR="00A7532A" w:rsidRPr="00001665" w:rsidRDefault="00A7532A" w:rsidP="000B4524">
      <w:pPr>
        <w:rPr>
          <w:rFonts w:ascii="Times New Roman" w:hAnsi="Times New Roman" w:cs="Times New Roman"/>
        </w:rPr>
      </w:pPr>
    </w:p>
    <w:p w14:paraId="6609AE4D" w14:textId="21046D0D" w:rsidR="0040448B" w:rsidRPr="00C60AE6" w:rsidRDefault="0040448B" w:rsidP="00A7532A">
      <w:pPr>
        <w:ind w:firstLine="720"/>
        <w:rPr>
          <w:rFonts w:ascii="Times New Roman" w:hAnsi="Times New Roman" w:cs="Times New Roman"/>
          <w:bCs/>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1D2F3C">
        <w:rPr>
          <w:rFonts w:ascii="Times New Roman" w:hAnsi="Times New Roman" w:cs="Times New Roman"/>
        </w:rPr>
        <w:t>A</w:t>
      </w:r>
      <w:r w:rsidRPr="00001665">
        <w:rPr>
          <w:rFonts w:ascii="Times New Roman" w:hAnsi="Times New Roman" w:cs="Times New Roman"/>
        </w:rPr>
        <w:t xml:space="preserve">1). These locations vary in climate. UNH has a cooler climate than LI, </w:t>
      </w:r>
      <w:r w:rsidR="001D2F3C">
        <w:rPr>
          <w:rFonts w:ascii="Times New Roman" w:hAnsi="Times New Roman" w:cs="Times New Roman"/>
        </w:rPr>
        <w:t>classified as</w:t>
      </w:r>
      <w:r w:rsidRPr="00001665">
        <w:rPr>
          <w:rFonts w:ascii="Times New Roman" w:hAnsi="Times New Roman" w:cs="Times New Roman"/>
        </w:rPr>
        <w:t xml:space="preserve">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henology. Plants at UNH tend to leaf out and fruit later in the spring compared to plants at LI.</w:t>
      </w:r>
      <w:r w:rsidR="00C60AE6">
        <w:rPr>
          <w:rFonts w:ascii="Times New Roman" w:hAnsi="Times New Roman" w:cs="Times New Roman"/>
          <w:b/>
          <w:sz w:val="22"/>
          <w:szCs w:val="22"/>
        </w:rPr>
        <w:t xml:space="preserve"> </w:t>
      </w:r>
      <w:r w:rsidR="00C60AE6" w:rsidRPr="00C60AE6">
        <w:rPr>
          <w:rFonts w:ascii="Times New Roman" w:hAnsi="Times New Roman" w:cs="Times New Roman"/>
          <w:bCs/>
        </w:rPr>
        <w:t xml:space="preserve">Additional details on the ecological conditions of sites within </w:t>
      </w:r>
      <w:r w:rsidR="00C60AE6">
        <w:rPr>
          <w:rFonts w:ascii="Times New Roman" w:hAnsi="Times New Roman" w:cs="Times New Roman"/>
          <w:bCs/>
        </w:rPr>
        <w:t xml:space="preserve">the two </w:t>
      </w:r>
      <w:r w:rsidR="00C60AE6" w:rsidRPr="00C60AE6">
        <w:rPr>
          <w:rFonts w:ascii="Times New Roman" w:hAnsi="Times New Roman" w:cs="Times New Roman"/>
          <w:bCs/>
        </w:rPr>
        <w:t>locations</w:t>
      </w:r>
      <w:r w:rsidR="00C60AE6">
        <w:rPr>
          <w:rFonts w:ascii="Times New Roman" w:hAnsi="Times New Roman" w:cs="Times New Roman"/>
          <w:bCs/>
        </w:rPr>
        <w:t xml:space="preserve"> is provided in Table A1.</w:t>
      </w:r>
      <w:r w:rsidR="00C60AE6" w:rsidRPr="00C60AE6">
        <w:rPr>
          <w:rFonts w:ascii="Times New Roman" w:hAnsi="Times New Roman" w:cs="Times New Roman"/>
          <w:bCs/>
        </w:rPr>
        <w:t xml:space="preserve"> </w:t>
      </w:r>
    </w:p>
    <w:p w14:paraId="2299781D" w14:textId="77777777" w:rsidR="00A7532A" w:rsidRPr="00C60AE6" w:rsidRDefault="00A7532A" w:rsidP="00A7532A">
      <w:pPr>
        <w:rPr>
          <w:rFonts w:ascii="Times New Roman" w:hAnsi="Times New Roman" w:cs="Times New Roman"/>
        </w:rPr>
      </w:pPr>
    </w:p>
    <w:p w14:paraId="3CB53245" w14:textId="21ED27D3" w:rsidR="00920927" w:rsidRPr="00001665" w:rsidRDefault="00920927" w:rsidP="00A7532A">
      <w:pPr>
        <w:rPr>
          <w:rFonts w:ascii="Times New Roman" w:hAnsi="Times New Roman" w:cs="Times New Roman"/>
          <w:b/>
        </w:rPr>
      </w:pPr>
      <w:r w:rsidRPr="00001665">
        <w:rPr>
          <w:rFonts w:ascii="Times New Roman" w:hAnsi="Times New Roman" w:cs="Times New Roman"/>
          <w:b/>
        </w:rPr>
        <w:t>Stratified random sampling of individual plants</w:t>
      </w:r>
    </w:p>
    <w:p w14:paraId="74A1BA7D" w14:textId="77777777" w:rsidR="00A7532A" w:rsidRPr="00001665" w:rsidRDefault="00A7532A" w:rsidP="0040448B">
      <w:pPr>
        <w:rPr>
          <w:rFonts w:ascii="Times New Roman" w:hAnsi="Times New Roman" w:cs="Times New Roman"/>
        </w:rPr>
      </w:pPr>
    </w:p>
    <w:p w14:paraId="09DC6C0D" w14:textId="53F8047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rPr>
        <w:t xml:space="preserve">plants. At all sites, other than EFF, I delimited an area that included both the ecological condition I was investigating at that site and presence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5CB5D2C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marked a large area within a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 968 seedlings, 675 saplings, 181 non-reproductive adults, and 121 reproductive adults. </w:t>
      </w:r>
      <w:r w:rsidR="001D2F3C">
        <w:rPr>
          <w:rFonts w:ascii="Times New Roman" w:hAnsi="Times New Roman" w:cs="Times New Roman"/>
        </w:rPr>
        <w:t xml:space="preserve">I decided </w:t>
      </w:r>
      <w:r w:rsidR="001D2F3C">
        <w:rPr>
          <w:rFonts w:ascii="Times New Roman" w:hAnsi="Times New Roman" w:cs="Times New Roman"/>
          <w:i/>
          <w:iCs/>
        </w:rPr>
        <w:t>a priori</w:t>
      </w:r>
      <w:r w:rsidR="001D2F3C">
        <w:rPr>
          <w:rFonts w:ascii="Times New Roman" w:hAnsi="Times New Roman" w:cs="Times New Roman"/>
        </w:rPr>
        <w:t xml:space="preserve"> to</w:t>
      </w:r>
      <w:r w:rsidRPr="00001665">
        <w:rPr>
          <w:rFonts w:ascii="Times New Roman" w:hAnsi="Times New Roman" w:cs="Times New Roman"/>
        </w:rPr>
        <w:t xml:space="preserve">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measured 1 or 2 seedlings, 1 sapling, 1 or 0 non-reproductive adults, and 1 or 0 reproductive adults. Whether or </w:t>
      </w:r>
      <w:r w:rsidRPr="00001665">
        <w:rPr>
          <w:rFonts w:ascii="Times New Roman" w:hAnsi="Times New Roman" w:cs="Times New Roman"/>
        </w:rPr>
        <w:lastRenderedPageBreak/>
        <w:t>not 1 or 2 seedlings or 1 or 0 adults were measured in a subplot was based on a simulated coin-flip and plant availability.</w:t>
      </w:r>
      <w:r w:rsidR="001D2F3C">
        <w:rPr>
          <w:rFonts w:ascii="Times New Roman" w:hAnsi="Times New Roman" w:cs="Times New Roman"/>
        </w:rPr>
        <w:t xml:space="preserve"> The stage distribution of plants at the other sites was very similar to </w:t>
      </w:r>
      <w:r w:rsidR="00761E59">
        <w:rPr>
          <w:rFonts w:ascii="Times New Roman" w:hAnsi="Times New Roman" w:cs="Times New Roman"/>
        </w:rPr>
        <w:t>that observed at EFF, indicating that the more complex approach used at EFF was not necessary to ensure appropriate sampling of stage classes.</w:t>
      </w:r>
    </w:p>
    <w:p w14:paraId="4B4CA9D1" w14:textId="77777777" w:rsidR="00A7532A" w:rsidRPr="00001665" w:rsidRDefault="00A7532A" w:rsidP="00A7532A">
      <w:pPr>
        <w:rPr>
          <w:rFonts w:ascii="Times New Roman" w:hAnsi="Times New Roman" w:cs="Times New Roman"/>
          <w:b/>
        </w:rPr>
      </w:pPr>
      <w:bookmarkStart w:id="1" w:name="data-censoring-and-cleaning"/>
    </w:p>
    <w:p w14:paraId="606A8066"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Data censoring and cleaning</w:t>
      </w:r>
    </w:p>
    <w:bookmarkEnd w:id="1"/>
    <w:p w14:paraId="6968EA75" w14:textId="77777777" w:rsidR="00A7532A" w:rsidRPr="00001665" w:rsidRDefault="00A7532A" w:rsidP="00A7532A">
      <w:pPr>
        <w:ind w:firstLine="720"/>
        <w:rPr>
          <w:rFonts w:ascii="Times New Roman" w:hAnsi="Times New Roman" w:cs="Times New Roman"/>
        </w:rPr>
      </w:pPr>
    </w:p>
    <w:p w14:paraId="70CC9FF8" w14:textId="3B82428D"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w:t>
      </w:r>
      <w:r w:rsidR="00834151" w:rsidRPr="00001665">
        <w:rPr>
          <w:rFonts w:ascii="Times New Roman" w:hAnsi="Times New Roman" w:cs="Times New Roman"/>
        </w:rPr>
        <w:t>censored</w:t>
      </w:r>
      <w:r w:rsidR="001D2F3C">
        <w:rPr>
          <w:rFonts w:ascii="Times New Roman" w:hAnsi="Times New Roman" w:cs="Times New Roman"/>
        </w:rPr>
        <w:t xml:space="preserve"> observations collected for</w:t>
      </w:r>
      <w:r w:rsidR="00834151" w:rsidRPr="00001665">
        <w:rPr>
          <w:rFonts w:ascii="Times New Roman" w:hAnsi="Times New Roman" w:cs="Times New Roman"/>
        </w:rPr>
        <w:t xml:space="preserve"> ten plants, e</w:t>
      </w:r>
      <w:r w:rsidRPr="00001665">
        <w:rPr>
          <w:rFonts w:ascii="Times New Roman" w:hAnsi="Times New Roman" w:cs="Times New Roman"/>
        </w:rPr>
        <w:t xml:space="preserve">ight because recorded DAH values resulted in </w:t>
      </w:r>
      <w:r w:rsidR="001D2F3C">
        <w:rPr>
          <w:rFonts w:ascii="Times New Roman" w:hAnsi="Times New Roman" w:cs="Times New Roman"/>
        </w:rPr>
        <w:t>biologically impossible</w:t>
      </w:r>
      <w:r w:rsidRPr="00001665">
        <w:rPr>
          <w:rFonts w:ascii="Times New Roman" w:hAnsi="Times New Roman" w:cs="Times New Roman"/>
        </w:rPr>
        <w:t xml:space="preserve"> size transitions, indicating a probable recording error. Data </w:t>
      </w:r>
      <w:r w:rsidR="001D2F3C">
        <w:rPr>
          <w:rFonts w:ascii="Times New Roman" w:hAnsi="Times New Roman" w:cs="Times New Roman"/>
        </w:rPr>
        <w:t>for</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2" w:name="seedling-observations"/>
    </w:p>
    <w:p w14:paraId="7521E1E7" w14:textId="6750AB84" w:rsidR="0040448B" w:rsidRPr="00001665" w:rsidRDefault="0040448B" w:rsidP="00A7532A">
      <w:pPr>
        <w:rPr>
          <w:rFonts w:ascii="Times New Roman" w:hAnsi="Times New Roman" w:cs="Times New Roman"/>
          <w:b/>
        </w:rPr>
      </w:pPr>
      <w:r w:rsidRPr="00001665">
        <w:rPr>
          <w:rFonts w:ascii="Times New Roman" w:hAnsi="Times New Roman" w:cs="Times New Roman"/>
          <w:b/>
        </w:rPr>
        <w:t>Seedling observations</w:t>
      </w:r>
      <w:r w:rsidR="00080034" w:rsidRPr="00001665">
        <w:rPr>
          <w:rFonts w:ascii="Times New Roman" w:hAnsi="Times New Roman" w:cs="Times New Roman"/>
          <w:b/>
        </w:rPr>
        <w:t xml:space="preserve"> (385 marked seedlings)</w:t>
      </w:r>
    </w:p>
    <w:bookmarkEnd w:id="2"/>
    <w:p w14:paraId="78F76B62" w14:textId="77777777" w:rsidR="00A7532A" w:rsidRPr="00001665" w:rsidRDefault="00A7532A" w:rsidP="00A7532A">
      <w:pPr>
        <w:ind w:firstLine="720"/>
        <w:rPr>
          <w:rFonts w:ascii="Times New Roman" w:hAnsi="Times New Roman" w:cs="Times New Roman"/>
        </w:rPr>
      </w:pPr>
    </w:p>
    <w:p w14:paraId="2FE46204" w14:textId="6A6DD8CA"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w:t>
      </w:r>
      <w:r w:rsidR="001D2F3C">
        <w:rPr>
          <w:rFonts w:ascii="Times New Roman" w:hAnsi="Times New Roman" w:cs="Times New Roman"/>
        </w:rPr>
        <w:t>it was impractical to</w:t>
      </w:r>
      <w:r w:rsidRPr="00001665">
        <w:rPr>
          <w:rFonts w:ascii="Times New Roman" w:hAnsi="Times New Roman" w:cs="Times New Roman"/>
        </w:rPr>
        <w:t xml:space="preserve"> mark all seedlings (defined as individuals smaller than approximately 5 cm in height or 0.10 cm in basal diameter) </w:t>
      </w:r>
      <w:r w:rsidR="001D2F3C">
        <w:rPr>
          <w:rFonts w:ascii="Times New Roman" w:hAnsi="Times New Roman" w:cs="Times New Roman"/>
        </w:rPr>
        <w:t xml:space="preserve">in the 2 x 2 m plots </w:t>
      </w:r>
      <w:r w:rsidRPr="00001665">
        <w:rPr>
          <w:rFonts w:ascii="Times New Roman" w:hAnsi="Times New Roman" w:cs="Times New Roman"/>
        </w:rPr>
        <w:t xml:space="preserve">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3" w:name="examining-seed-bank-data"/>
      <w:bookmarkStart w:id="4" w:name="density-dependence"/>
    </w:p>
    <w:p w14:paraId="6790FA1C"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eed bank dynamics and within-season survival</w:t>
      </w:r>
    </w:p>
    <w:bookmarkEnd w:id="3"/>
    <w:p w14:paraId="08AA2FB2" w14:textId="77777777" w:rsidR="00A7532A" w:rsidRPr="00001665" w:rsidRDefault="00A7532A" w:rsidP="00A7532A">
      <w:pPr>
        <w:ind w:firstLine="720"/>
        <w:rPr>
          <w:rFonts w:ascii="Times New Roman" w:hAnsi="Times New Roman" w:cs="Times New Roman"/>
        </w:rPr>
      </w:pPr>
    </w:p>
    <w:p w14:paraId="3FD7E907" w14:textId="13AE0902"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opulation dynamics. At each site I generated ten random sets of latitude and longitude coordinates contained within the delimited study areas. I then navigated to each set of coordinates using a Garmin GPS </w:t>
      </w:r>
      <w:r w:rsidR="004C3B2C">
        <w:rPr>
          <w:rFonts w:ascii="Times New Roman" w:hAnsi="Times New Roman" w:cs="Times New Roman"/>
        </w:rPr>
        <w:t>and</w:t>
      </w:r>
      <w:r w:rsidRPr="00001665">
        <w:rPr>
          <w:rFonts w:ascii="Times New Roman" w:hAnsi="Times New Roman" w:cs="Times New Roman"/>
        </w:rPr>
        <w:t xml:space="preserve">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 xml:space="preserve">The total number of seedlings tagged at the beginning of the 2012 field season were compared to the </w:t>
      </w:r>
      <w:r w:rsidRPr="00001665">
        <w:rPr>
          <w:rFonts w:ascii="Times New Roman" w:hAnsi="Times New Roman" w:cs="Times New Roman"/>
          <w:b/>
        </w:rPr>
        <w:lastRenderedPageBreak/>
        <w:t>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5" w:name="estimate-frangula-alnus-growth-rate"/>
    </w:p>
    <w:p w14:paraId="591377C0" w14:textId="4C75F94B" w:rsidR="0040448B" w:rsidRPr="004C3B2C" w:rsidRDefault="0040448B" w:rsidP="00A7532A">
      <w:pPr>
        <w:rPr>
          <w:rFonts w:ascii="Times New Roman" w:eastAsiaTheme="majorEastAsia" w:hAnsi="Times New Roman" w:cs="Times New Roman"/>
          <w:b/>
          <w:bCs/>
          <w:color w:val="4F81BD" w:themeColor="accent1"/>
          <w:szCs w:val="28"/>
        </w:rPr>
      </w:pPr>
      <w:bookmarkStart w:id="6" w:name="_GoBack"/>
      <w:bookmarkEnd w:id="6"/>
      <w:r w:rsidRPr="00001665">
        <w:rPr>
          <w:rFonts w:ascii="Times New Roman" w:hAnsi="Times New Roman" w:cs="Times New Roman"/>
          <w:b/>
        </w:rPr>
        <w:t xml:space="preserve">Estimating the kernel for a </w:t>
      </w:r>
      <w:r w:rsidRPr="00001665">
        <w:rPr>
          <w:rFonts w:ascii="Times New Roman" w:hAnsi="Times New Roman" w:cs="Times New Roman"/>
          <w:b/>
          <w:i/>
        </w:rPr>
        <w:t xml:space="preserve">Frangula </w:t>
      </w:r>
      <w:proofErr w:type="spellStart"/>
      <w:r w:rsidRPr="00001665">
        <w:rPr>
          <w:rFonts w:ascii="Times New Roman" w:hAnsi="Times New Roman" w:cs="Times New Roman"/>
          <w:b/>
          <w:i/>
        </w:rPr>
        <w:t>alnus</w:t>
      </w:r>
      <w:proofErr w:type="spellEnd"/>
      <w:r w:rsidRPr="00001665">
        <w:rPr>
          <w:rFonts w:ascii="Times New Roman" w:hAnsi="Times New Roman" w:cs="Times New Roman"/>
          <w:b/>
        </w:rPr>
        <w:t xml:space="preserve"> IPM</w:t>
      </w:r>
    </w:p>
    <w:bookmarkEnd w:id="5"/>
    <w:p w14:paraId="03F46462" w14:textId="77777777" w:rsidR="00A7532A" w:rsidRPr="00001665" w:rsidRDefault="00A7532A" w:rsidP="0040448B">
      <w:pPr>
        <w:rPr>
          <w:rFonts w:ascii="Times New Roman" w:hAnsi="Times New Roman" w:cs="Times New Roman"/>
        </w:rPr>
      </w:pPr>
    </w:p>
    <w:p w14:paraId="5AE5E228" w14:textId="1FEC40C2"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as estimated using the field data described above</w:t>
      </w:r>
      <w:r w:rsidR="001E6D4B" w:rsidRPr="00001665">
        <w:rPr>
          <w:rFonts w:ascii="Times New Roman" w:hAnsi="Times New Roman" w:cs="Times New Roman"/>
          <w:iCs/>
        </w:rPr>
        <w:t xml:space="preserve"> and in the main text</w:t>
      </w:r>
      <w:r w:rsidRPr="00001665">
        <w:rPr>
          <w:rFonts w:ascii="Times New Roman" w:hAnsi="Times New Roman" w:cs="Times New Roman"/>
          <w:iCs/>
        </w:rPr>
        <w:t xml:space="preserve">,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published studies. I treated DAH as the structuring variable, assuming variability in plant demographic rates is associated with this measure of size. I could have optionally used height as a structuring variable, however I collected height data as categorical values above 400 cm. DAH and height for plants less than 400cm were highly correlated (</w:t>
      </w:r>
      <w:r w:rsidRPr="00001665">
        <w:rPr>
          <w:rFonts w:ascii="Times New Roman" w:hAnsi="Times New Roman" w:cs="Times New Roman"/>
          <w:i/>
          <w:iCs/>
        </w:rPr>
        <w:t xml:space="preserve">r = </w:t>
      </w:r>
      <w:r w:rsidRPr="00001665">
        <w:rPr>
          <w:rFonts w:ascii="Times New Roman" w:hAnsi="Times New Roman" w:cs="Times New Roman"/>
          <w:iCs/>
        </w:rPr>
        <w:t xml:space="preserve">0.885, </w:t>
      </w:r>
      <w:r w:rsidRPr="00001665">
        <w:rPr>
          <w:rFonts w:ascii="Times New Roman" w:hAnsi="Times New Roman" w:cs="Times New Roman"/>
          <w:i/>
          <w:iCs/>
        </w:rPr>
        <w:t>t</w:t>
      </w:r>
      <w:r w:rsidRPr="00001665">
        <w:rPr>
          <w:rFonts w:ascii="Times New Roman" w:hAnsi="Times New Roman" w:cs="Times New Roman"/>
          <w:iCs/>
          <w:vertAlign w:val="subscript"/>
        </w:rPr>
        <w:t>1484</w:t>
      </w:r>
      <w:r w:rsidRPr="00001665">
        <w:rPr>
          <w:rFonts w:ascii="Times New Roman" w:hAnsi="Times New Roman" w:cs="Times New Roman"/>
          <w:iCs/>
        </w:rPr>
        <w:t xml:space="preserve"> = 73.149, </w:t>
      </w:r>
      <w:r w:rsidRPr="00001665">
        <w:rPr>
          <w:rFonts w:ascii="Times New Roman" w:hAnsi="Times New Roman" w:cs="Times New Roman"/>
          <w:i/>
          <w:iCs/>
        </w:rPr>
        <w:t>P</w:t>
      </w:r>
      <w:r w:rsidRPr="00001665">
        <w:rPr>
          <w:rFonts w:ascii="Times New Roman" w:hAnsi="Times New Roman" w:cs="Times New Roman"/>
          <w:iCs/>
        </w:rPr>
        <w:t xml:space="preserve"> &lt; 0.001), therefore I expect both variables would lead to similar results when used as a struct</w:t>
      </w:r>
      <w:r w:rsidR="009D79AB" w:rsidRPr="00001665">
        <w:rPr>
          <w:rFonts w:ascii="Times New Roman" w:hAnsi="Times New Roman" w:cs="Times New Roman"/>
          <w:iCs/>
        </w:rPr>
        <w:t>uring variable. 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fecundity rates (</w:t>
      </w:r>
      <w:proofErr w:type="spellStart"/>
      <w:r w:rsidRPr="00001665">
        <w:rPr>
          <w:rFonts w:ascii="Times New Roman" w:hAnsi="Times New Roman" w:cs="Times New Roman"/>
          <w:i/>
          <w:iCs/>
        </w:rPr>
        <w:t>sensu</w:t>
      </w:r>
      <w:proofErr w:type="spellEnd"/>
      <w:r w:rsidRPr="00001665">
        <w:rPr>
          <w:rFonts w:ascii="Times New Roman" w:hAnsi="Times New Roman" w:cs="Times New Roman"/>
          <w:i/>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7" w:name="OLE_LINK3"/>
      <w:bookmarkStart w:id="8" w:name="OLE_LINK4"/>
    </w:p>
    <w:p w14:paraId="4021F777"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urvival-growth sub-kernel</w:t>
      </w:r>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nual growth and survival rates. </w:t>
      </w:r>
    </w:p>
    <w:bookmarkEnd w:id="7"/>
    <w:bookmarkEnd w:id="8"/>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proofErr w:type="spellStart"/>
      <w:r w:rsidRPr="00001665">
        <w:rPr>
          <w:rFonts w:ascii="Times New Roman" w:hAnsi="Times New Roman" w:cs="Times New Roman"/>
          <w:i/>
        </w:rPr>
        <w:t>sensu</w:t>
      </w:r>
      <w:proofErr w:type="spellEnd"/>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9" w:name="OLE_LINK1"/>
        <w:bookmarkStart w:id="10"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9"/>
      <w:bookmarkEnd w:id="10"/>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hich readily re-sprouts when damaged.</w:t>
      </w:r>
    </w:p>
    <w:p w14:paraId="6808635A" w14:textId="77777777" w:rsidR="00A7532A" w:rsidRPr="00001665" w:rsidRDefault="00A7532A" w:rsidP="00A7532A">
      <w:pPr>
        <w:rPr>
          <w:rFonts w:ascii="Times New Roman" w:hAnsi="Times New Roman" w:cs="Times New Roman"/>
        </w:rPr>
      </w:pPr>
      <w:bookmarkStart w:id="11"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1"/>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tag was collected from a dead plant). In addition to directly observed mortalities, 48 plants were not found during collection of the 2012 field observations. Thus, the fate of approximately 5% of marke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alistic, given its ability to </w:t>
      </w:r>
      <w:proofErr w:type="spellStart"/>
      <w:r w:rsidRPr="00001665">
        <w:rPr>
          <w:rFonts w:ascii="Times New Roman" w:hAnsi="Times New Roman" w:cs="Times New Roman"/>
          <w:iCs/>
        </w:rPr>
        <w:t>resprout</w:t>
      </w:r>
      <w:proofErr w:type="spellEnd"/>
      <w:r w:rsidRPr="00001665">
        <w:rPr>
          <w:rFonts w:ascii="Times New Roman" w:hAnsi="Times New Roman" w:cs="Times New Roman"/>
          <w:iCs/>
        </w:rPr>
        <w:t xml:space="preserve"> following damage. Additionally, ecologically similar plants, such as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incana</w:t>
      </w:r>
      <w:proofErr w:type="spellEnd"/>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proofErr w:type="spellStart"/>
      <w:r w:rsidRPr="00001665">
        <w:rPr>
          <w:rFonts w:ascii="Times New Roman" w:hAnsi="Times New Roman" w:cs="Times New Roman"/>
          <w:i/>
          <w:iCs/>
        </w:rPr>
        <w:t>t</w:t>
      </w:r>
      <w:proofErr w:type="spellEnd"/>
      <w:r w:rsidRPr="00001665">
        <w:rPr>
          <w:rFonts w:ascii="Times New Roman" w:hAnsi="Times New Roman" w:cs="Times New Roman"/>
          <w:i/>
          <w:iCs/>
        </w:rPr>
        <w:t xml:space="preserve">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1D2F3C"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2D008653" w14:textId="468F0FF4" w:rsidR="0040448B" w:rsidRPr="00001665" w:rsidRDefault="0040448B" w:rsidP="00116A74">
      <w:pPr>
        <w:rPr>
          <w:rFonts w:ascii="Times New Roman" w:hAnsi="Times New Roman" w:cs="Times New Roman"/>
          <w:i/>
        </w:rPr>
      </w:pPr>
      <w:r w:rsidRPr="00001665">
        <w:rPr>
          <w:rFonts w:ascii="Times New Roman" w:hAnsi="Times New Roman" w:cs="Times New Roman"/>
          <w:i/>
        </w:rPr>
        <w:lastRenderedPageBreak/>
        <w:t>Fecundity sub-kernel</w:t>
      </w:r>
      <w:r w:rsidR="00064F71" w:rsidRPr="00001665">
        <w:rPr>
          <w:rFonts w:ascii="Times New Roman" w:hAnsi="Times New Roman" w:cs="Times New Roman"/>
        </w:rPr>
        <w:t xml:space="preserve"> – </w:t>
      </w:r>
      <w:r w:rsidRPr="00001665">
        <w:rPr>
          <w:rFonts w:ascii="Times New Roman" w:hAnsi="Times New Roman" w:cs="Times New Roman"/>
        </w:rPr>
        <w:t xml:space="preserve">I parameterized the fecundity sub-kernel function in a way that accounts for the effects of DAH on the total number of seeds produce and the density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individua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plant, the number of fruit produced, the number of seeds per fruit, the probability of seed germination and emergence, and the probability of seedling survival within a growing season determine annual fecundity</w:t>
      </w:r>
      <w:r w:rsidRPr="00001665">
        <w:rPr>
          <w:rFonts w:ascii="Times New Roman" w:hAnsi="Times New Roman" w:cs="Times New Roman"/>
          <w:iCs/>
        </w:rPr>
        <w:t>. Using the collected field data, I estimated 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1F131FFA"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001665">
        <w:rPr>
          <w:rFonts w:ascii="Times New Roman" w:hAnsi="Times New Roman" w:cs="Times New Roman"/>
          <w:i/>
        </w:rPr>
        <w:t>after</w:t>
      </w:r>
      <w:r w:rsidRPr="00001665">
        <w:rPr>
          <w:rFonts w:ascii="Times New Roman" w:hAnsi="Times New Roman" w:cs="Times New Roman"/>
        </w:rPr>
        <w:t xml:space="preserve"> the fruiting season. Similarly, low fruit counts at Caleb Smith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519CAA94"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lastRenderedPageBreak/>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in part because of the high abundance of plants of all sizes that produced no fruit. 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I fit 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Figure A6</w:t>
      </w:r>
      <w:r w:rsidRPr="00001665">
        <w:rPr>
          <w:rFonts w:ascii="Times New Roman" w:hAnsi="Times New Roman" w:cs="Times New Roman"/>
        </w:rPr>
        <w:t xml:space="preserve"> – red line). Both models indicate that the number of fruit produced increased with DAH. Ultimately, I used a different approach to estimate the number of fruit produced per plant that incorporates plot density,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1166E3DD"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but correspond with opportunistic observations I made at my field sites.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18BF6606" w:rsidR="0040448B" w:rsidRPr="00001665" w:rsidRDefault="0040448B" w:rsidP="001C7188">
      <w:pPr>
        <w:ind w:firstLine="720"/>
        <w:rPr>
          <w:rFonts w:ascii="Times New Roman" w:hAnsi="Times New Roman" w:cs="Times New Roman"/>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F0E389A" w14:textId="77777777" w:rsidR="003B3894" w:rsidRPr="00001665" w:rsidRDefault="003B3894" w:rsidP="0040448B">
      <w:pPr>
        <w:pStyle w:val="Heading2"/>
        <w:rPr>
          <w:rFonts w:cs="Times New Roman"/>
        </w:rPr>
      </w:pPr>
    </w:p>
    <w:p w14:paraId="6D07CD57"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ensity Dependence</w:t>
      </w:r>
    </w:p>
    <w:bookmarkEnd w:id="4"/>
    <w:p w14:paraId="1F9E4D34" w14:textId="77777777" w:rsidR="003B3894" w:rsidRPr="00001665" w:rsidRDefault="003B3894" w:rsidP="0040448B">
      <w:pPr>
        <w:rPr>
          <w:rFonts w:ascii="Times New Roman" w:hAnsi="Times New Roman" w:cs="Times New Roman"/>
        </w:rPr>
      </w:pPr>
    </w:p>
    <w:p w14:paraId="5F5D7159" w14:textId="2F1CDA80"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lastRenderedPageBreak/>
        <w:t>Many processes that contributed to population growth are affected by population density (i.e., density dependence). Competition for limited resources, such as li</w:t>
      </w:r>
      <w:r w:rsidR="0095245A" w:rsidRPr="00001665">
        <w:rPr>
          <w:rFonts w:ascii="Times New Roman" w:hAnsi="Times New Roman" w:cs="Times New Roman"/>
        </w:rPr>
        <w:t>ght and water, can b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their own unique challenges. For example, because plants are sessile, density-dependence effects on survival or 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1ED24F28" w14:textId="68583013"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I modeled the effects of </w:t>
      </w:r>
      <w:r w:rsidRPr="00001665">
        <w:rPr>
          <w:rFonts w:ascii="Times New Roman" w:hAnsi="Times New Roman" w:cs="Times New Roman"/>
          <w:iCs/>
        </w:rPr>
        <w:t xml:space="preserve">density on the fecundit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lants observed within 2 x 2 m plots using </w:t>
      </w:r>
      <w:r w:rsidRPr="00001665">
        <w:rPr>
          <w:rFonts w:ascii="Times New Roman" w:hAnsi="Times New Roman" w:cs="Times New Roman"/>
        </w:rPr>
        <w:t xml:space="preserve">three different density measures.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starting from 0.0 cm and going to 4.0 cm. All plants larger than 4.0 cm DAH were grouped into a single class. Plants were categorized into four DAH </w:t>
      </w:r>
      <w:r w:rsidRPr="00001665">
        <w:rPr>
          <w:rFonts w:ascii="Times New Roman" w:hAnsi="Times New Roman" w:cs="Times New Roman"/>
          <w:i/>
        </w:rPr>
        <w:t>super</w:t>
      </w:r>
      <w:r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3D2DA82"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For both sets of DAH classes I calculated three different density measures:</w:t>
      </w:r>
    </w:p>
    <w:p w14:paraId="4B15546A"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The number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each plot. This was a </w:t>
      </w:r>
      <w:r w:rsidRPr="00001665">
        <w:rPr>
          <w:rFonts w:ascii="Times New Roman" w:hAnsi="Times New Roman" w:cs="Times New Roman"/>
          <w:i/>
        </w:rPr>
        <w:t>plot specific</w:t>
      </w:r>
      <w:r w:rsidRPr="00001665">
        <w:rPr>
          <w:rFonts w:ascii="Times New Roman" w:hAnsi="Times New Roman" w:cs="Times New Roman"/>
        </w:rPr>
        <w:t xml:space="preserve"> value, and was thus the same for both sets of DAH Classes.</w:t>
      </w:r>
    </w:p>
    <w:p w14:paraId="0C544046"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Effective Density:</w:t>
      </w:r>
      <w:r w:rsidRPr="00001665">
        <w:rPr>
          <w:rFonts w:ascii="Times New Roman" w:hAnsi="Times New Roman" w:cs="Times New Roman"/>
        </w:rPr>
        <w:t xml:space="preserve"> The </w:t>
      </w:r>
      <w:r w:rsidRPr="00001665">
        <w:rPr>
          <w:rFonts w:ascii="Times New Roman" w:hAnsi="Times New Roman" w:cs="Times New Roman"/>
          <w:i/>
        </w:rPr>
        <w:t>effective</w:t>
      </w:r>
      <w:r w:rsidRPr="00001665">
        <w:rPr>
          <w:rFonts w:ascii="Times New Roman" w:hAnsi="Times New Roman" w:cs="Times New Roman"/>
        </w:rPr>
        <w:t xml:space="preserve"> density for each plant, defined as the total number of plants in its DAH class or greater. This was calculated as a </w:t>
      </w:r>
      <w:r w:rsidRPr="00001665">
        <w:rPr>
          <w:rFonts w:ascii="Times New Roman" w:hAnsi="Times New Roman" w:cs="Times New Roman"/>
          <w:i/>
        </w:rPr>
        <w:t>plant specific</w:t>
      </w:r>
      <w:r w:rsidRPr="00001665">
        <w:rPr>
          <w:rFonts w:ascii="Times New Roman" w:hAnsi="Times New Roman" w:cs="Times New Roman"/>
        </w:rPr>
        <w:t xml:space="preserve"> value, however all plants in the same DAH class within a given plot had the same Effective Density.</w:t>
      </w:r>
    </w:p>
    <w:p w14:paraId="17328823"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DAH-Effective Density:</w:t>
      </w:r>
      <w:r w:rsidRPr="00001665">
        <w:rPr>
          <w:rFonts w:ascii="Times New Roman" w:hAnsi="Times New Roman" w:cs="Times New Roman"/>
        </w:rPr>
        <w:t xml:space="preserve"> This density measure was defined as the proportional cumulative basal stem area (</w:t>
      </w:r>
      <m:oMath>
        <m:r>
          <w:rPr>
            <w:rFonts w:ascii="Cambria Math" w:hAnsi="Cambria Math" w:cs="Times New Roman"/>
          </w:rPr>
          <m:t>π</m:t>
        </m:r>
        <m:sSup>
          <m:sSupPr>
            <m:ctrlPr>
              <w:rPr>
                <w:rFonts w:ascii="Cambria Math" w:hAnsi="Cambria Math" w:cs="Times New Roman"/>
              </w:rPr>
            </m:ctrlPr>
          </m:sSupPr>
          <m:e>
            <m:f>
              <m:fPr>
                <m:ctrlPr>
                  <w:rPr>
                    <w:rFonts w:ascii="Cambria Math" w:hAnsi="Cambria Math" w:cs="Times New Roman"/>
                  </w:rPr>
                </m:ctrlPr>
              </m:fPr>
              <m:num>
                <m:r>
                  <w:rPr>
                    <w:rFonts w:ascii="Cambria Math" w:hAnsi="Cambria Math" w:cs="Times New Roman"/>
                  </w:rPr>
                  <m:t>DAH</m:t>
                </m:r>
              </m:num>
              <m:den>
                <m:r>
                  <w:rPr>
                    <w:rFonts w:ascii="Cambria Math" w:hAnsi="Cambria Math" w:cs="Times New Roman"/>
                  </w:rPr>
                  <m:t>2</m:t>
                </m:r>
              </m:den>
            </m:f>
          </m:e>
          <m:sup>
            <m:r>
              <w:rPr>
                <w:rFonts w:ascii="Cambria Math" w:hAnsi="Cambria Math" w:cs="Times New Roman"/>
              </w:rPr>
              <m:t>2</m:t>
            </m:r>
          </m:sup>
        </m:sSup>
      </m:oMath>
      <w:r w:rsidRPr="00001665">
        <w:rPr>
          <w:rFonts w:ascii="Times New Roman" w:hAnsi="Times New Roman" w:cs="Times New Roman"/>
        </w:rPr>
        <w:t xml:space="preserve">) of all plants in the same DAH class or greater as an individual plant. This measure was </w:t>
      </w:r>
      <w:r w:rsidRPr="00001665">
        <w:rPr>
          <w:rFonts w:ascii="Times New Roman" w:hAnsi="Times New Roman" w:cs="Times New Roman"/>
          <w:i/>
        </w:rPr>
        <w:t>plant specific</w:t>
      </w:r>
      <w:r w:rsidRPr="00001665">
        <w:rPr>
          <w:rFonts w:ascii="Times New Roman" w:hAnsi="Times New Roman" w:cs="Times New Roman"/>
        </w:rPr>
        <w:t>.</w:t>
      </w:r>
    </w:p>
    <w:p w14:paraId="2EC82B35" w14:textId="77777777" w:rsidR="003B32CD" w:rsidRPr="00001665" w:rsidRDefault="003B32CD" w:rsidP="0040448B">
      <w:pPr>
        <w:rPr>
          <w:rFonts w:ascii="Times New Roman" w:hAnsi="Times New Roman" w:cs="Times New Roman"/>
        </w:rPr>
      </w:pPr>
    </w:p>
    <w:p w14:paraId="089D5DDE" w14:textId="77777777" w:rsidR="0040448B" w:rsidRPr="00001665" w:rsidRDefault="0040448B" w:rsidP="003B32CD">
      <w:pPr>
        <w:ind w:firstLine="475"/>
        <w:rPr>
          <w:rFonts w:ascii="Times New Roman" w:hAnsi="Times New Roman" w:cs="Times New Roman"/>
        </w:rPr>
      </w:pPr>
      <w:r w:rsidRPr="00001665">
        <w:rPr>
          <w:rFonts w:ascii="Times New Roman" w:hAnsi="Times New Roman" w:cs="Times New Roman"/>
        </w:rPr>
        <w:t xml:space="preserve">Both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were developed to more accurately reflect the fact that the effects of density dependence should be different for different sized plants. That is, in terms of resource competition (especially light), large plants are likely not as affected by small plants, as small plants are by larger plants. These density measures were exactly calculated for plants at all sites, with the exception of EFF, due to the nature of sampling at that site (see </w:t>
      </w:r>
      <w:r w:rsidRPr="00001665">
        <w:rPr>
          <w:rFonts w:ascii="Times New Roman" w:hAnsi="Times New Roman" w:cs="Times New Roman"/>
          <w:b/>
        </w:rPr>
        <w:t>Field data collection</w:t>
      </w:r>
      <w:r w:rsidRPr="00001665">
        <w:rPr>
          <w:rFonts w:ascii="Times New Roman" w:hAnsi="Times New Roman" w:cs="Times New Roman"/>
        </w:rPr>
        <w:t xml:space="preserve">). For plants at EFF, I estimated </w:t>
      </w:r>
      <w:r w:rsidRPr="00001665">
        <w:rPr>
          <w:rFonts w:ascii="Times New Roman" w:hAnsi="Times New Roman" w:cs="Times New Roman"/>
          <w:b/>
        </w:rPr>
        <w:t>Effective Density</w:t>
      </w:r>
      <w:r w:rsidRPr="00001665">
        <w:rPr>
          <w:rFonts w:ascii="Times New Roman" w:hAnsi="Times New Roman" w:cs="Times New Roman"/>
        </w:rPr>
        <w:t xml:space="preserve"> using the four approximate stage categories - seedling, sapling, non-reproductive adult, and reproductive adult. Given the variability in measured DAH values, I was unable to estimate </w:t>
      </w:r>
      <w:r w:rsidRPr="00001665">
        <w:rPr>
          <w:rFonts w:ascii="Times New Roman" w:hAnsi="Times New Roman" w:cs="Times New Roman"/>
          <w:b/>
        </w:rPr>
        <w:t>DAH-Effective Density</w:t>
      </w:r>
      <w:r w:rsidRPr="00001665">
        <w:rPr>
          <w:rFonts w:ascii="Times New Roman" w:hAnsi="Times New Roman" w:cs="Times New Roman"/>
        </w:rPr>
        <w:t xml:space="preserve"> values for plants at this site. Al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changes very little within plots from year to year.</w:t>
      </w:r>
    </w:p>
    <w:p w14:paraId="502E5FC1" w14:textId="77777777" w:rsidR="003B32CD" w:rsidRPr="00001665" w:rsidRDefault="003B32CD" w:rsidP="00D26615">
      <w:pPr>
        <w:ind w:firstLine="720"/>
        <w:rPr>
          <w:rFonts w:ascii="Times New Roman" w:hAnsi="Times New Roman" w:cs="Times New Roman"/>
        </w:rPr>
      </w:pPr>
    </w:p>
    <w:p w14:paraId="1826B523"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lastRenderedPageBreak/>
        <w:t xml:space="preserve">I modeled density-dependent fecundity, parameterizing density dependence effects by examining the effect of density on fruit production for plants within the 2 x 2 m plots. There are likely density dependent effects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growth and survival rates. Individual growth, as measured by ∆DAH, was negatively associated with </w:t>
      </w:r>
      <w:r w:rsidRPr="00001665">
        <w:rPr>
          <w:rFonts w:ascii="Times New Roman" w:hAnsi="Times New Roman" w:cs="Times New Roman"/>
          <w:b/>
        </w:rPr>
        <w:t>Effective density</w:t>
      </w:r>
      <w:r w:rsidRPr="00001665">
        <w:rPr>
          <w:rFonts w:ascii="Times New Roman" w:hAnsi="Times New Roman" w:cs="Times New Roman"/>
        </w:rPr>
        <w:t xml:space="preserve"> (based on a linear regression of ∆DAH onto effective density, ∆DAH = 0.104 – 0.003 </w:t>
      </w:r>
      <w:proofErr w:type="spellStart"/>
      <w:r w:rsidRPr="00001665">
        <w:rPr>
          <w:rFonts w:ascii="Times New Roman" w:hAnsi="Times New Roman" w:cs="Times New Roman"/>
          <w:i/>
        </w:rPr>
        <w:t>Dens</w:t>
      </w:r>
      <w:r w:rsidRPr="00001665">
        <w:rPr>
          <w:rFonts w:ascii="Times New Roman" w:hAnsi="Times New Roman" w:cs="Times New Roman"/>
          <w:i/>
          <w:vertAlign w:val="subscript"/>
        </w:rPr>
        <w:t>Effective</w:t>
      </w:r>
      <w:proofErr w:type="spellEnd"/>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0.033, P &lt; 0.001). However, this effect was very weak. Ultimately, the data that are currently available did not allow me to parameterize the effects of density on growth and survival. </w:t>
      </w:r>
    </w:p>
    <w:p w14:paraId="1FFFCEFE" w14:textId="77777777" w:rsidR="0040448B" w:rsidRPr="00001665" w:rsidRDefault="0040448B" w:rsidP="0040448B">
      <w:pPr>
        <w:rPr>
          <w:rFonts w:ascii="Times New Roman" w:hAnsi="Times New Roman" w:cs="Times New Roman"/>
        </w:rPr>
      </w:pPr>
    </w:p>
    <w:p w14:paraId="170494E4" w14:textId="77777777" w:rsidR="003B3894" w:rsidRPr="00001665" w:rsidRDefault="003B3894" w:rsidP="0040448B">
      <w:pPr>
        <w:pStyle w:val="Heading4"/>
        <w:rPr>
          <w:rFonts w:cs="Times New Roman"/>
        </w:rPr>
      </w:pPr>
      <w:bookmarkStart w:id="12" w:name="differences-in-plot-density-among-sites"/>
    </w:p>
    <w:p w14:paraId="33B4A07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ifferences in plot density among sites</w:t>
      </w:r>
    </w:p>
    <w:bookmarkEnd w:id="12"/>
    <w:p w14:paraId="25D0AFDE" w14:textId="77777777" w:rsidR="003B3894" w:rsidRPr="00001665" w:rsidRDefault="003B3894" w:rsidP="0040448B">
      <w:pPr>
        <w:rPr>
          <w:rFonts w:ascii="Times New Roman" w:hAnsi="Times New Roman" w:cs="Times New Roman"/>
          <w:b/>
        </w:rPr>
      </w:pPr>
    </w:p>
    <w:p w14:paraId="337DE0C9" w14:textId="09C0D574" w:rsidR="0040448B" w:rsidRPr="00001665" w:rsidRDefault="0040448B" w:rsidP="003B3894">
      <w:pPr>
        <w:ind w:firstLine="720"/>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values varied across sites, but were similar within sites from year to year (Figure 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w:t>
      </w:r>
      <w:r w:rsidR="0095245A" w:rsidRPr="00001665">
        <w:rPr>
          <w:rFonts w:ascii="Times New Roman" w:hAnsi="Times New Roman" w:cs="Times New Roman"/>
        </w:rPr>
        <w:t>A4</w:t>
      </w:r>
      <w:r w:rsidRPr="00001665">
        <w:rPr>
          <w:rFonts w:ascii="Times New Roman" w:hAnsi="Times New Roman" w:cs="Times New Roman"/>
        </w:rPr>
        <w:t xml:space="preserve"> and </w:t>
      </w:r>
      <w:r w:rsidR="0095245A" w:rsidRPr="00001665">
        <w:rPr>
          <w:rFonts w:ascii="Times New Roman" w:hAnsi="Times New Roman" w:cs="Times New Roman"/>
        </w:rPr>
        <w:t>A</w:t>
      </w:r>
      <w:r w:rsidRPr="00001665">
        <w:rPr>
          <w:rFonts w:ascii="Times New Roman" w:hAnsi="Times New Roman" w:cs="Times New Roman"/>
        </w:rPr>
        <w:t>5).</w:t>
      </w:r>
    </w:p>
    <w:p w14:paraId="17611F87" w14:textId="20F194CB" w:rsidR="0040448B" w:rsidRPr="00001665" w:rsidRDefault="0040448B" w:rsidP="0040448B">
      <w:pPr>
        <w:keepNext/>
        <w:rPr>
          <w:rFonts w:ascii="Times New Roman" w:hAnsi="Times New Roman" w:cs="Times New Roman"/>
        </w:rPr>
      </w:pPr>
    </w:p>
    <w:p w14:paraId="0DC29CA0" w14:textId="59A9CBDE" w:rsidR="0040448B" w:rsidRPr="00001665" w:rsidRDefault="0040448B" w:rsidP="00760497">
      <w:pPr>
        <w:ind w:firstLine="720"/>
        <w:rPr>
          <w:rFonts w:ascii="Times New Roman" w:hAnsi="Times New Roman" w:cs="Times New Roman"/>
        </w:rPr>
      </w:pPr>
      <w:r w:rsidRPr="00001665">
        <w:rPr>
          <w:rFonts w:ascii="Times New Roman" w:hAnsi="Times New Roman" w:cs="Times New Roman"/>
        </w:rPr>
        <w:t xml:space="preserve">Many of the significant pair-wise differences can be explained by differences in ecological conditions (Table </w:t>
      </w:r>
      <w:r w:rsidR="008B5122" w:rsidRPr="00001665">
        <w:rPr>
          <w:rFonts w:ascii="Times New Roman" w:hAnsi="Times New Roman" w:cs="Times New Roman"/>
        </w:rPr>
        <w:t>A</w:t>
      </w:r>
      <w:r w:rsidRPr="00001665">
        <w:rPr>
          <w:rFonts w:ascii="Times New Roman" w:hAnsi="Times New Roman" w:cs="Times New Roman"/>
        </w:rPr>
        <w:t>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6FCB3656" w14:textId="77777777" w:rsidR="004E12AE" w:rsidRPr="00001665" w:rsidRDefault="004E12AE" w:rsidP="0040448B">
      <w:pPr>
        <w:rPr>
          <w:rFonts w:ascii="Times New Roman" w:hAnsi="Times New Roman" w:cs="Times New Roman"/>
        </w:rPr>
      </w:pPr>
    </w:p>
    <w:p w14:paraId="514206CF" w14:textId="61FED95D"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w:t>
      </w:r>
      <w:r w:rsidR="008B5122" w:rsidRPr="00001665">
        <w:rPr>
          <w:rFonts w:ascii="Times New Roman" w:hAnsi="Times New Roman" w:cs="Times New Roman"/>
        </w:rPr>
        <w:t>A</w:t>
      </w:r>
      <w:r w:rsidRPr="00001665">
        <w:rPr>
          <w:rFonts w:ascii="Times New Roman" w:hAnsi="Times New Roman" w:cs="Times New Roman"/>
        </w:rPr>
        <w:t xml:space="preserve">7). Also, the density values at sites SBU Sib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were much lower than other sites sampled. As discussed above, plot density values at EFF are based on only one year (2010). Additionally, the large difference in values from 2010 to 2011 at WFF was the result of increasing the number of plots sampled by 14 plots at this site in 2011. Thus, it appears that there is relatively little change in plot density values from year to year.</w:t>
      </w:r>
    </w:p>
    <w:p w14:paraId="51F7A499" w14:textId="77777777" w:rsidR="003B3894" w:rsidRPr="00001665" w:rsidRDefault="003B3894" w:rsidP="0040448B">
      <w:pPr>
        <w:pStyle w:val="Heading4"/>
        <w:rPr>
          <w:rFonts w:cs="Times New Roman"/>
        </w:rPr>
      </w:pPr>
      <w:bookmarkStart w:id="13" w:name="effect-of-plot-density-on-fruit-producti"/>
    </w:p>
    <w:p w14:paraId="6D0C059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Effect of plot density on fruit production</w:t>
      </w:r>
    </w:p>
    <w:bookmarkEnd w:id="13"/>
    <w:p w14:paraId="24727054" w14:textId="77777777" w:rsidR="003B3894" w:rsidRPr="00001665" w:rsidRDefault="003B3894" w:rsidP="0040448B">
      <w:pPr>
        <w:rPr>
          <w:rFonts w:ascii="Times New Roman" w:hAnsi="Times New Roman" w:cs="Times New Roman"/>
        </w:rPr>
      </w:pPr>
    </w:p>
    <w:p w14:paraId="0140771D" w14:textId="449AD054"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 xml:space="preserve">As discussed above (see </w:t>
      </w:r>
      <w:r w:rsidRPr="00001665">
        <w:rPr>
          <w:rFonts w:ascii="Times New Roman" w:hAnsi="Times New Roman" w:cs="Times New Roman"/>
          <w:b/>
        </w:rPr>
        <w:t>Annual fecundity</w:t>
      </w:r>
      <w:r w:rsidRPr="00001665">
        <w:rPr>
          <w:rFonts w:ascii="Times New Roman" w:hAnsi="Times New Roman" w:cs="Times New Roman"/>
        </w:rPr>
        <w:t>), analyses using fruit count data were filtered to remove anomalous observations. Examining summary values for these data show that mean plot density is generally larger, or nearly equivalent, for plants that did not frui</w:t>
      </w:r>
      <w:r w:rsidR="0095245A" w:rsidRPr="00001665">
        <w:rPr>
          <w:rFonts w:ascii="Times New Roman" w:hAnsi="Times New Roman" w:cs="Times New Roman"/>
        </w:rPr>
        <w:t>t versus those that did (Table A6</w:t>
      </w:r>
      <w:r w:rsidRPr="00001665">
        <w:rPr>
          <w:rFonts w:ascii="Times New Roman" w:hAnsi="Times New Roman" w:cs="Times New Roman"/>
        </w:rPr>
        <w:t>). Plot density had a weak, but significant, effect on whether a plant was observed with fruit or not (Logistic Regression, P &lt; 0.001, coefficient estimate -0.006). Because this effect was weak, I chose to focus only on the effect of plot density on the total number of fruit observed on a plant.</w:t>
      </w:r>
    </w:p>
    <w:p w14:paraId="23E2DF4E" w14:textId="77777777" w:rsidR="0095245A" w:rsidRPr="00001665" w:rsidRDefault="0095245A" w:rsidP="0040448B">
      <w:pPr>
        <w:rPr>
          <w:rFonts w:ascii="Times New Roman" w:hAnsi="Times New Roman" w:cs="Times New Roman"/>
        </w:rPr>
      </w:pPr>
    </w:p>
    <w:p w14:paraId="37A2E8DD"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described in </w:t>
      </w:r>
      <w:r w:rsidRPr="00001665">
        <w:rPr>
          <w:rFonts w:ascii="Times New Roman" w:hAnsi="Times New Roman" w:cs="Times New Roman"/>
          <w:b/>
        </w:rPr>
        <w:t>Density dependence</w:t>
      </w:r>
      <w:r w:rsidRPr="00001665">
        <w:rPr>
          <w:rFonts w:ascii="Times New Roman" w:hAnsi="Times New Roman" w:cs="Times New Roman"/>
        </w:rPr>
        <w:t xml:space="preserve"> above) as a categorical explanatory variable, excluding all plants in the smallest size class. During three years of field observations, I did not </w:t>
      </w:r>
      <w:r w:rsidRPr="00001665">
        <w:rPr>
          <w:rFonts w:ascii="Times New Roman" w:hAnsi="Times New Roman" w:cs="Times New Roman"/>
        </w:rPr>
        <w:lastRenderedPageBreak/>
        <w:t xml:space="preserve">observe any individuals in this size class that produced fruit. Two separate sets of analyses were carried out using the two different DAH classifications (i.e., DAH class and DAH </w:t>
      </w:r>
      <w:r w:rsidRPr="00001665">
        <w:rPr>
          <w:rFonts w:ascii="Times New Roman" w:hAnsi="Times New Roman" w:cs="Times New Roman"/>
          <w:i/>
        </w:rPr>
        <w:t>super</w:t>
      </w:r>
      <w:r w:rsidRPr="00001665">
        <w:rPr>
          <w:rFonts w:ascii="Times New Roman" w:hAnsi="Times New Roman" w:cs="Times New Roman"/>
        </w:rPr>
        <w:t xml:space="preserve"> class). For each, I ran three separate ANCOVAs, using the three density measures described in </w:t>
      </w:r>
      <w:r w:rsidRPr="00001665">
        <w:rPr>
          <w:rFonts w:ascii="Times New Roman" w:hAnsi="Times New Roman" w:cs="Times New Roman"/>
          <w:b/>
        </w:rPr>
        <w:t>Density Dependence</w:t>
      </w:r>
      <w:r w:rsidRPr="00001665">
        <w:rPr>
          <w:rFonts w:ascii="Times New Roman" w:hAnsi="Times New Roman" w:cs="Times New Roman"/>
        </w:rPr>
        <w:t xml:space="preserve"> as a continuous explanatory variable. </w:t>
      </w:r>
    </w:p>
    <w:p w14:paraId="316DA922" w14:textId="77777777" w:rsidR="00D26615" w:rsidRPr="00001665" w:rsidRDefault="00D26615" w:rsidP="00D26615">
      <w:pPr>
        <w:ind w:firstLine="720"/>
        <w:rPr>
          <w:rFonts w:ascii="Times New Roman" w:hAnsi="Times New Roman" w:cs="Times New Roman"/>
        </w:rPr>
      </w:pPr>
    </w:p>
    <w:p w14:paraId="7FCC4A9C" w14:textId="17C4F219"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Categorizing plants into eight DAH size classes, the three analyses, each using a different measure of density, resulted in different patterns of density dependence effects (Figure </w:t>
      </w:r>
      <w:r w:rsidR="00D26615" w:rsidRPr="00001665">
        <w:rPr>
          <w:rFonts w:ascii="Times New Roman" w:hAnsi="Times New Roman" w:cs="Times New Roman"/>
        </w:rPr>
        <w:t>A</w:t>
      </w:r>
      <w:r w:rsidRPr="00001665">
        <w:rPr>
          <w:rFonts w:ascii="Times New Roman" w:hAnsi="Times New Roman" w:cs="Times New Roman"/>
        </w:rPr>
        <w:t>8). Using the total number of plants in a plot as the measure of density (</w:t>
      </w:r>
      <w:r w:rsidRPr="00001665">
        <w:rPr>
          <w:rFonts w:ascii="Times New Roman" w:hAnsi="Times New Roman" w:cs="Times New Roman"/>
          <w:b/>
        </w:rPr>
        <w:t>Plot Density</w:t>
      </w:r>
      <w:r w:rsidRPr="00001665">
        <w:rPr>
          <w:rFonts w:ascii="Times New Roman" w:hAnsi="Times New Roman" w:cs="Times New Roman"/>
        </w:rPr>
        <w:t xml:space="preserve">), several DAH size classes appear to show an increase in the number of fruit as plot density increases. This observation suggests the role of positive density dependence, or Allee effects. While there are potential biological explanations for such effects (e.g., pollinator attraction, as 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16/j.ppees.2013.03.003", "ISSN" : "14338319", "author" : [ { "dropping-particle" : "", "family" : "Nottebrock", "given" : "Henning", "non-dropping-particle" : "", "parse-names" : false, "suffix" : "" }, { "dropping-particle" : "", "family" : "Esler", "given" : "Karen J.", "non-dropping-particle" : "", "parse-names" : false, "suffix" : "" }, { "dropping-particle" : "", "family" : "Schurr", "given" : "Frank M.", "non-dropping-particle" : "", "parse-names" : false, "suffix" : "" } ], "container-title" : "Perspectives in Plant Ecology, Evolution and Systematics", "id" : "ITEM-1", "issue" : "3", "issued" : { "date-parts" : [ [ "2013", "4" ] ] }, "page" : "150-161", "publisher" : "Elsevier GmbH.", "title" : "Effects of intraspecific and community density on the lifetime fecundity of long-lived shrubs", "type" : "article-journal", "volume" : "15" }, "uris" : [ "http://www.mendeley.com/documents/?uuid=cd4cb12d-ac90-4158-af48-1614605b8bfe" ] } ], "mendeley" : { "manualFormatting" : "Nottebrock et al. 2013)", "previouslyFormattedCitation" : "(Nottebrock et al. 2013)"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Nottebrock et al. 2013)</w:t>
      </w:r>
      <w:r w:rsidRPr="00001665">
        <w:rPr>
          <w:rFonts w:ascii="Times New Roman" w:hAnsi="Times New Roman" w:cs="Times New Roman"/>
        </w:rPr>
        <w:fldChar w:fldCharType="end"/>
      </w:r>
      <w:r w:rsidRPr="00001665">
        <w:rPr>
          <w:rFonts w:ascii="Times New Roman" w:hAnsi="Times New Roman" w:cs="Times New Roman"/>
        </w:rPr>
        <w:t xml:space="preserve">, I suspect this pattern is primarily driven by varying ecological conditions at the different sites. Using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measures, density appears to have a consistent negative effect on plant fruit number, with the exception of DAH size class 3 (1.5 to 2.0 cm DAH). It should be noted that observations taken at EFF are included in analyses using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Effective Density</w:t>
      </w:r>
      <w:r w:rsidRPr="00001665">
        <w:rPr>
          <w:rFonts w:ascii="Times New Roman" w:hAnsi="Times New Roman" w:cs="Times New Roman"/>
        </w:rPr>
        <w:t xml:space="preserve">, but are excluded from analyses using </w:t>
      </w:r>
      <w:r w:rsidRPr="00001665">
        <w:rPr>
          <w:rFonts w:ascii="Times New Roman" w:hAnsi="Times New Roman" w:cs="Times New Roman"/>
          <w:b/>
        </w:rPr>
        <w:t>DAH-Effective Density</w:t>
      </w:r>
      <w:r w:rsidRPr="00001665">
        <w:rPr>
          <w:rFonts w:ascii="Times New Roman" w:hAnsi="Times New Roman" w:cs="Times New Roman"/>
        </w:rPr>
        <w:t>, as these density values could not be estimated.</w:t>
      </w:r>
    </w:p>
    <w:p w14:paraId="3EEC6ED8" w14:textId="7C6E5AD8" w:rsidR="0040448B" w:rsidRPr="00001665" w:rsidRDefault="0040448B" w:rsidP="00D26615">
      <w:pPr>
        <w:rPr>
          <w:rFonts w:ascii="Times New Roman" w:hAnsi="Times New Roman" w:cs="Times New Roman"/>
        </w:rPr>
      </w:pPr>
      <w:r w:rsidRPr="00001665">
        <w:rPr>
          <w:rFonts w:ascii="Times New Roman" w:hAnsi="Times New Roman" w:cs="Times New Roman"/>
        </w:rPr>
        <w:t xml:space="preserve"> </w:t>
      </w:r>
    </w:p>
    <w:p w14:paraId="34642444" w14:textId="24B514D5"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he inconsistent effects of density dependence estimated using the eight DAH size classes above makes it difficult to use these results to parameterize the effects of density dependence in my demographic model. Why do some size classes appear to have positive density dependent growth effects, while others have negative effects? Negative density dependent growth affects have been observed for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specifically relating to fruit number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It is possible that positive density dependence effects are the result of the fact that plants will grow in clumps, i.e. localized areas of high density. Godw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suppress-author" : 1, "uris" : [ "http://www.mendeley.com/documents/?uuid=96a9f120-1bfe-4432-b1bb-8db994476978" ] } ], "mendeley" : { "previouslyFormattedCitation" : "(1936)"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1936)</w:t>
      </w:r>
      <w:r w:rsidRPr="00001665">
        <w:rPr>
          <w:rFonts w:ascii="Times New Roman" w:hAnsi="Times New Roman" w:cs="Times New Roman"/>
        </w:rPr>
        <w:fldChar w:fldCharType="end"/>
      </w:r>
      <w:r w:rsidRPr="00001665">
        <w:rPr>
          <w:rFonts w:ascii="Times New Roman" w:hAnsi="Times New Roman" w:cs="Times New Roman"/>
        </w:rPr>
        <w:t xml:space="preserve"> observed that the majority of fruit (1268 of 1804) on one particularly high fruiting individual plant dropped to the ground before being eaten by birds. Similar observations have been made for the functionally closely related </w:t>
      </w:r>
      <w:proofErr w:type="spellStart"/>
      <w:r w:rsidRPr="00001665">
        <w:rPr>
          <w:rFonts w:ascii="Times New Roman" w:hAnsi="Times New Roman" w:cs="Times New Roman"/>
          <w:i/>
        </w:rPr>
        <w:t>Rhamnus</w:t>
      </w:r>
      <w:proofErr w:type="spellEnd"/>
      <w:r w:rsidRPr="00001665">
        <w:rPr>
          <w:rFonts w:ascii="Times New Roman" w:hAnsi="Times New Roman" w:cs="Times New Roman"/>
          <w:i/>
        </w:rPr>
        <w:t xml:space="preserve"> </w:t>
      </w:r>
      <w:proofErr w:type="spellStart"/>
      <w:r w:rsidRPr="00001665">
        <w:rPr>
          <w:rFonts w:ascii="Times New Roman" w:hAnsi="Times New Roman" w:cs="Times New Roman"/>
          <w:i/>
        </w:rPr>
        <w:t>cathartica</w:t>
      </w:r>
      <w:proofErr w:type="spellEnd"/>
      <w:r w:rsidRPr="00001665">
        <w:rPr>
          <w:rFonts w:ascii="Times New Roman" w:hAnsi="Times New Roman" w:cs="Times New Roman"/>
        </w:rPr>
        <w:t xml:space="preserve"> (Common buckthor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manualFormatting" : "Knight et al. 2007)", "previouslyFormattedCitation" : "(Knight et al. 2007)"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Knight et al. 2007)</w:t>
      </w:r>
      <w:r w:rsidRPr="00001665">
        <w:rPr>
          <w:rFonts w:ascii="Times New Roman" w:hAnsi="Times New Roman" w:cs="Times New Roman"/>
        </w:rPr>
        <w:fldChar w:fldCharType="end"/>
      </w:r>
      <w:r w:rsidRPr="00001665">
        <w:rPr>
          <w:rFonts w:ascii="Times New Roman" w:hAnsi="Times New Roman" w:cs="Times New Roman"/>
        </w:rPr>
        <w:t xml:space="preserve">. Such minimal amounts of dispersal may result in very clumped distribution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on a landscape. However, while my analysis may suggest positive density dependence for some DAH size classes, the pattern appears to be primarily driven by plants with no observed fruit at all density values. The majority of plants greater than 0.5 cm DAH produced no fruit (647 not fruiting versus 203 fruiting). There are several reasons, not related to density, that may explain why I observed no fruit on a plant. First, some observations were taken later in the season than others, and fruit may have already dropped or been taken by birds. Second, some sites, and within sites, some plots, may have conditions more conducive to fruit production. Third, there may be year-to-year variability within individuals not accounted for here. That is, if a plant produces a large amount of fruit one year, it may not produce as much the following year.</w:t>
      </w:r>
    </w:p>
    <w:p w14:paraId="30A0152B" w14:textId="77777777" w:rsidR="00D26615" w:rsidRPr="00001665" w:rsidRDefault="00D26615" w:rsidP="0040448B">
      <w:pPr>
        <w:rPr>
          <w:rFonts w:ascii="Times New Roman" w:hAnsi="Times New Roman" w:cs="Times New Roman"/>
        </w:rPr>
      </w:pPr>
    </w:p>
    <w:p w14:paraId="00D009F1" w14:textId="56FE3EC3"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o address some of these issues, I used the DAH </w:t>
      </w:r>
      <w:r w:rsidRPr="00001665">
        <w:rPr>
          <w:rFonts w:ascii="Times New Roman" w:hAnsi="Times New Roman" w:cs="Times New Roman"/>
          <w:i/>
        </w:rPr>
        <w:t>Super</w:t>
      </w:r>
      <w:r w:rsidRPr="00001665">
        <w:rPr>
          <w:rFonts w:ascii="Times New Roman" w:hAnsi="Times New Roman" w:cs="Times New Roman"/>
        </w:rPr>
        <w:t xml:space="preserve"> Class values</w:t>
      </w:r>
      <w:r w:rsidR="00D26615" w:rsidRPr="00001665">
        <w:rPr>
          <w:rFonts w:ascii="Times New Roman" w:hAnsi="Times New Roman" w:cs="Times New Roman"/>
        </w:rPr>
        <w:t xml:space="preserve"> (Table A3)</w:t>
      </w:r>
      <w:r w:rsidRPr="00001665">
        <w:rPr>
          <w:rFonts w:ascii="Times New Roman" w:hAnsi="Times New Roman" w:cs="Times New Roman"/>
        </w:rPr>
        <w:t xml:space="preserve"> as the categorical explanatory variable in an ANCOVA similar to what was described above. DAH </w:t>
      </w:r>
      <w:r w:rsidRPr="00001665">
        <w:rPr>
          <w:rFonts w:ascii="Times New Roman" w:hAnsi="Times New Roman" w:cs="Times New Roman"/>
          <w:i/>
        </w:rPr>
        <w:t xml:space="preserve">Super </w:t>
      </w:r>
      <w:r w:rsidRPr="00001665">
        <w:rPr>
          <w:rFonts w:ascii="Times New Roman" w:hAnsi="Times New Roman" w:cs="Times New Roman"/>
        </w:rPr>
        <w:t xml:space="preserve">Classes were defined such that a </w:t>
      </w:r>
      <w:r w:rsidRPr="00001665">
        <w:rPr>
          <w:rFonts w:ascii="Times New Roman" w:hAnsi="Times New Roman" w:cs="Times New Roman"/>
          <w:i/>
        </w:rPr>
        <w:t>super</w:t>
      </w:r>
      <w:r w:rsidRPr="00001665">
        <w:rPr>
          <w:rFonts w:ascii="Times New Roman" w:hAnsi="Times New Roman" w:cs="Times New Roman"/>
        </w:rPr>
        <w:t xml:space="preserve"> class was composed of the original DAH classes that were similar to each other with respect to the effect of density. I re-calculated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using the DAH Super Class values, and used these measures of density as the continuous explanatory variable in three separate analyses, as I did above. The effects of density are inconsistent when using the density measures of </w:t>
      </w:r>
      <w:r w:rsidRPr="00001665">
        <w:rPr>
          <w:rFonts w:ascii="Times New Roman" w:hAnsi="Times New Roman" w:cs="Times New Roman"/>
          <w:b/>
        </w:rPr>
        <w:t>Plot Density</w:t>
      </w:r>
      <w:r w:rsidRPr="00001665">
        <w:rPr>
          <w:rFonts w:ascii="Times New Roman" w:hAnsi="Times New Roman" w:cs="Times New Roman"/>
        </w:rPr>
        <w:t xml:space="preserve"> </w:t>
      </w:r>
      <w:r w:rsidRPr="00001665">
        <w:rPr>
          <w:rFonts w:ascii="Times New Roman" w:hAnsi="Times New Roman" w:cs="Times New Roman"/>
        </w:rPr>
        <w:lastRenderedPageBreak/>
        <w:t xml:space="preserve">and </w:t>
      </w:r>
      <w:r w:rsidRPr="00001665">
        <w:rPr>
          <w:rFonts w:ascii="Times New Roman" w:hAnsi="Times New Roman" w:cs="Times New Roman"/>
          <w:b/>
        </w:rPr>
        <w:t>DAH-Effective Density</w:t>
      </w:r>
      <w:r w:rsidRPr="00001665">
        <w:rPr>
          <w:rFonts w:ascii="Times New Roman" w:hAnsi="Times New Roman" w:cs="Times New Roman"/>
        </w:rPr>
        <w:t xml:space="preserve">, however each stage shows negative density dependence using the density measure of </w:t>
      </w:r>
      <w:r w:rsidRPr="00001665">
        <w:rPr>
          <w:rFonts w:ascii="Times New Roman" w:hAnsi="Times New Roman" w:cs="Times New Roman"/>
          <w:b/>
        </w:rPr>
        <w:t>Effective Density</w:t>
      </w:r>
      <w:r w:rsidRPr="00001665">
        <w:rPr>
          <w:rFonts w:ascii="Times New Roman" w:hAnsi="Times New Roman" w:cs="Times New Roman"/>
        </w:rPr>
        <w:t xml:space="preserve"> (Figure </w:t>
      </w:r>
      <w:r w:rsidR="00D26615" w:rsidRPr="00001665">
        <w:rPr>
          <w:rFonts w:ascii="Times New Roman" w:hAnsi="Times New Roman" w:cs="Times New Roman"/>
        </w:rPr>
        <w:t>A</w:t>
      </w:r>
      <w:r w:rsidRPr="00001665">
        <w:rPr>
          <w:rFonts w:ascii="Times New Roman" w:hAnsi="Times New Roman" w:cs="Times New Roman"/>
        </w:rPr>
        <w:t xml:space="preserve">9). I chose to use the </w:t>
      </w:r>
      <w:r w:rsidR="00D26615" w:rsidRPr="00001665">
        <w:rPr>
          <w:rFonts w:ascii="Times New Roman" w:hAnsi="Times New Roman" w:cs="Times New Roman"/>
        </w:rPr>
        <w:t>results from the ANCOVA of log(</w:t>
      </w:r>
      <w:r w:rsidRPr="00001665">
        <w:rPr>
          <w:rFonts w:ascii="Times New Roman" w:hAnsi="Times New Roman" w:cs="Times New Roman"/>
        </w:rPr>
        <w:t xml:space="preserve">Fruit Number) explained by DAH Super Class and </w:t>
      </w:r>
      <w:r w:rsidRPr="00001665">
        <w:rPr>
          <w:rFonts w:ascii="Times New Roman" w:hAnsi="Times New Roman" w:cs="Times New Roman"/>
          <w:b/>
        </w:rPr>
        <w:t>Effective Density</w:t>
      </w:r>
      <w:r w:rsidRPr="00001665">
        <w:rPr>
          <w:rFonts w:ascii="Times New Roman" w:hAnsi="Times New Roman" w:cs="Times New Roman"/>
        </w:rPr>
        <w:t xml:space="preserve"> to parameterize a model of density dependent effects on fruit number for two reasons. One, using the measures of </w:t>
      </w:r>
      <w:r w:rsidRPr="00001665">
        <w:rPr>
          <w:rFonts w:ascii="Times New Roman" w:hAnsi="Times New Roman" w:cs="Times New Roman"/>
          <w:b/>
        </w:rPr>
        <w:t>Effective Density</w:t>
      </w:r>
      <w:r w:rsidRPr="00001665">
        <w:rPr>
          <w:rFonts w:ascii="Times New Roman" w:hAnsi="Times New Roman" w:cs="Times New Roman"/>
        </w:rPr>
        <w:t xml:space="preserve"> (or </w:t>
      </w:r>
      <w:r w:rsidRPr="00001665">
        <w:rPr>
          <w:rFonts w:ascii="Times New Roman" w:hAnsi="Times New Roman" w:cs="Times New Roman"/>
          <w:b/>
        </w:rPr>
        <w:t>DAH-Effective Density</w:t>
      </w:r>
      <w:r w:rsidRPr="00001665">
        <w:rPr>
          <w:rFonts w:ascii="Times New Roman" w:hAnsi="Times New Roman" w:cs="Times New Roman"/>
        </w:rPr>
        <w:t xml:space="preserve">), rather than </w:t>
      </w:r>
      <w:r w:rsidRPr="00001665">
        <w:rPr>
          <w:rFonts w:ascii="Times New Roman" w:hAnsi="Times New Roman" w:cs="Times New Roman"/>
          <w:b/>
        </w:rPr>
        <w:t>Plot Density</w:t>
      </w:r>
      <w:r w:rsidRPr="00001665">
        <w:rPr>
          <w:rFonts w:ascii="Times New Roman" w:hAnsi="Times New Roman" w:cs="Times New Roman"/>
        </w:rPr>
        <w:t xml:space="preserve">, accounts for the fact that generally plants are highly affected by shading from neighboring plants. Thus, equal sized or larger plants are likely to have a greater density dependence effect on an individual plant than smaller plants (although this may not be the case if there is extensive competition for below ground resources). Two, as in the ANCOVA using eight DAH Size Classes, there are no observations from EFF used in the analysis with </w:t>
      </w:r>
      <w:r w:rsidRPr="00001665">
        <w:rPr>
          <w:rFonts w:ascii="Times New Roman" w:hAnsi="Times New Roman" w:cs="Times New Roman"/>
          <w:b/>
        </w:rPr>
        <w:t>DAH-Effective Density</w:t>
      </w:r>
      <w:r w:rsidRPr="00001665">
        <w:rPr>
          <w:rFonts w:ascii="Times New Roman" w:hAnsi="Times New Roman" w:cs="Times New Roman"/>
        </w:rPr>
        <w:t xml:space="preserve">. </w:t>
      </w:r>
    </w:p>
    <w:p w14:paraId="481A0FBB" w14:textId="71F5795F" w:rsidR="0040448B" w:rsidRPr="00001665" w:rsidRDefault="0040448B" w:rsidP="0040448B">
      <w:pPr>
        <w:keepNext/>
        <w:rPr>
          <w:rFonts w:ascii="Times New Roman" w:hAnsi="Times New Roman" w:cs="Times New Roman"/>
        </w:rPr>
      </w:pPr>
    </w:p>
    <w:p w14:paraId="08579CEC" w14:textId="5F1C63C5" w:rsidR="0040448B" w:rsidRPr="00001665" w:rsidRDefault="0040448B" w:rsidP="007720DE">
      <w:pPr>
        <w:ind w:firstLine="720"/>
        <w:rPr>
          <w:rFonts w:ascii="Times New Roman" w:hAnsi="Times New Roman" w:cs="Times New Roman"/>
        </w:rPr>
      </w:pPr>
      <w:r w:rsidRPr="00001665">
        <w:rPr>
          <w:rFonts w:ascii="Times New Roman" w:hAnsi="Times New Roman" w:cs="Times New Roman"/>
        </w:rPr>
        <w:t xml:space="preserve">At the core of the density dependent model I used in my demographic model is the assumption that the number of fruit produced by an individual plant declines exponentially </w:t>
      </w:r>
      <w:r w:rsidR="007720DE" w:rsidRPr="00001665">
        <w:rPr>
          <w:rFonts w:ascii="Times New Roman" w:hAnsi="Times New Roman" w:cs="Times New Roman"/>
        </w:rPr>
        <w:t>as density increases (Appendix 3</w:t>
      </w:r>
      <w:r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Density dependence effects on fruit number were modeled separately for each DAH </w:t>
      </w:r>
      <w:r w:rsidRPr="00001665">
        <w:rPr>
          <w:rFonts w:ascii="Times New Roman" w:hAnsi="Times New Roman" w:cs="Times New Roman"/>
          <w:i/>
        </w:rPr>
        <w:t>super</w:t>
      </w:r>
      <w:r w:rsidRPr="00001665">
        <w:rPr>
          <w:rFonts w:ascii="Times New Roman" w:hAnsi="Times New Roman" w:cs="Times New Roman"/>
        </w:rPr>
        <w:t xml:space="preserve"> class, thus accounting for the differences in fruit number due to plant DAH. Only three of the four classes were considered potentially reproductively active and no model was parameterized for class A (DAH &lt; 0.5 cm). An exponential decline curve was parameterized for classes B, C, and D. This resulted in a prediction for the number of fruit produced as a function of </w:t>
      </w:r>
      <w:r w:rsidRPr="00001665">
        <w:rPr>
          <w:rFonts w:ascii="Times New Roman" w:hAnsi="Times New Roman" w:cs="Times New Roman"/>
          <w:b/>
        </w:rPr>
        <w:t>Effective Density</w:t>
      </w:r>
      <w:r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1D2F3C"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7C8DEA1"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14" w:name="comparing-fruit-summary-salues"/>
    </w:p>
    <w:p w14:paraId="2F41B6E1" w14:textId="77777777" w:rsidR="009B3F33" w:rsidRPr="00001665" w:rsidRDefault="0040448B" w:rsidP="0040448B">
      <w:pPr>
        <w:rPr>
          <w:rFonts w:ascii="Times New Roman" w:hAnsi="Times New Roman" w:cs="Times New Roman"/>
        </w:rPr>
      </w:pPr>
      <w:r w:rsidRPr="00001665">
        <w:rPr>
          <w:rFonts w:ascii="Times New Roman" w:hAnsi="Times New Roman" w:cs="Times New Roman"/>
        </w:rPr>
        <w:t>I calculated the fecun</w:t>
      </w:r>
      <w:r w:rsidR="009B3F33" w:rsidRPr="00001665">
        <w:rPr>
          <w:rFonts w:ascii="Times New Roman" w:hAnsi="Times New Roman" w:cs="Times New Roman"/>
        </w:rPr>
        <w:t>dity sub-kernel function using the equation above</w:t>
      </w:r>
      <w:r w:rsidRPr="00001665">
        <w:rPr>
          <w:rFonts w:ascii="Times New Roman" w:hAnsi="Times New Roman" w:cs="Times New Roman"/>
        </w:rPr>
        <w:t xml:space="preserve"> and the estimates of seed germination and emergence and within season seedling survival outlined in </w:t>
      </w:r>
      <w:r w:rsidRPr="00001665">
        <w:rPr>
          <w:rFonts w:ascii="Times New Roman" w:hAnsi="Times New Roman" w:cs="Times New Roman"/>
          <w:b/>
        </w:rPr>
        <w:t>Annual fecundity</w:t>
      </w:r>
      <w:r w:rsidRPr="00001665">
        <w:rPr>
          <w:rFonts w:ascii="Times New Roman" w:hAnsi="Times New Roman" w:cs="Times New Roman"/>
        </w:rPr>
        <w:t xml:space="preserve">. </w:t>
      </w:r>
    </w:p>
    <w:p w14:paraId="50EA0479" w14:textId="071197AE" w:rsidR="00D46CFB" w:rsidRPr="00001665" w:rsidRDefault="0040448B" w:rsidP="0040448B">
      <w:pPr>
        <w:rPr>
          <w:rFonts w:ascii="Times New Roman" w:hAnsi="Times New Roman" w:cs="Times New Roman"/>
        </w:rPr>
      </w:pPr>
      <w:r w:rsidRPr="00001665">
        <w:rPr>
          <w:rFonts w:ascii="Times New Roman" w:hAnsi="Times New Roman" w:cs="Times New Roman"/>
        </w:rPr>
        <w:t>The full fecundity function was:</w:t>
      </w:r>
    </w:p>
    <w:p w14:paraId="558E0BBB" w14:textId="77777777" w:rsidR="00D46CFB" w:rsidRPr="00001665" w:rsidRDefault="00D46CFB" w:rsidP="0040448B">
      <w:pPr>
        <w:rPr>
          <w:rFonts w:ascii="Times New Roman" w:hAnsi="Times New Roman" w:cs="Times New Roman"/>
        </w:rPr>
      </w:pPr>
    </w:p>
    <w:p w14:paraId="440080B9" w14:textId="0BEA219F" w:rsidR="0040448B" w:rsidRPr="00001665" w:rsidRDefault="001D2F3C" w:rsidP="003B32C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4564EDC2" w14:textId="77777777" w:rsidR="00D46CFB" w:rsidRPr="00001665" w:rsidRDefault="00D46CFB" w:rsidP="0040448B">
      <w:pPr>
        <w:rPr>
          <w:rFonts w:ascii="Times New Roman" w:hAnsi="Times New Roman" w:cs="Times New Roman"/>
        </w:rPr>
      </w:pPr>
    </w:p>
    <w:p w14:paraId="625705C8"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r w:rsidRPr="00001665">
        <w:rPr>
          <w:rFonts w:ascii="Times New Roman" w:hAnsi="Times New Roman" w:cs="Times New Roman"/>
          <w:i/>
          <w:vertAlign w:val="subscript"/>
        </w:rPr>
        <w:t>x</w:t>
      </w:r>
      <w:proofErr w:type="spellEnd"/>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proofErr w:type="spellEnd"/>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 </w:t>
      </w:r>
      <w:r w:rsidRPr="00001665">
        <w:rPr>
          <w:rFonts w:ascii="Times New Roman" w:hAnsi="Times New Roman" w:cs="Times New Roman"/>
          <w:b/>
        </w:rPr>
        <w:t>Effective Density</w:t>
      </w:r>
      <w:r w:rsidRPr="00001665">
        <w:rPr>
          <w:rFonts w:ascii="Times New Roman" w:hAnsi="Times New Roman" w:cs="Times New Roman"/>
        </w:rPr>
        <w:t xml:space="preserve"> </w:t>
      </w:r>
      <w:proofErr w:type="spellStart"/>
      <w:r w:rsidRPr="00001665">
        <w:rPr>
          <w:rFonts w:ascii="Times New Roman" w:hAnsi="Times New Roman" w:cs="Times New Roman"/>
          <w:i/>
        </w:rPr>
        <w:t>EffDens</w:t>
      </w:r>
      <w:proofErr w:type="spellEnd"/>
      <w:r w:rsidRPr="00001665">
        <w:rPr>
          <w:rFonts w:ascii="Times New Roman" w:hAnsi="Times New Roman" w:cs="Times New Roman"/>
          <w:i/>
        </w:rPr>
        <w:t>.</w:t>
      </w:r>
      <w:r w:rsidRPr="00001665">
        <w:rPr>
          <w:rFonts w:ascii="Times New Roman" w:hAnsi="Times New Roman" w:cs="Times New Roman"/>
        </w:rPr>
        <w:t xml:space="preserve"> Note that in this </w:t>
      </w:r>
      <w:r w:rsidRPr="00001665">
        <w:rPr>
          <w:rFonts w:ascii="Times New Roman" w:hAnsi="Times New Roman" w:cs="Times New Roman"/>
        </w:rPr>
        <w:lastRenderedPageBreak/>
        <w:t xml:space="preserve">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bookmarkEnd w:id="14"/>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Alternative density dependence model</w:t>
      </w:r>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Environmental and demographic stochasticity</w:t>
      </w:r>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w:t>
      </w:r>
      <w:proofErr w:type="spellStart"/>
      <w:r w:rsidRPr="00001665">
        <w:rPr>
          <w:rFonts w:ascii="Times New Roman" w:hAnsi="Times New Roman" w:cs="Times New Roman"/>
        </w:rPr>
        <w:t>Metapop</w:t>
      </w:r>
      <w:proofErr w:type="spellEnd"/>
      <w:r w:rsidRPr="00001665">
        <w:rPr>
          <w:rFonts w:ascii="Times New Roman" w:hAnsi="Times New Roman" w:cs="Times New Roman"/>
        </w:rPr>
        <w:t xml:space="preserve">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w:t>
      </w:r>
      <w:r w:rsidRPr="00001665">
        <w:rPr>
          <w:rFonts w:ascii="Times New Roman" w:hAnsi="Times New Roman" w:cs="Times New Roman"/>
        </w:rPr>
        <w:lastRenderedPageBreak/>
        <w:t xml:space="preserve">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Dispersal</w:t>
      </w:r>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seed traps were places no greater than 50 m away from fruiting plants.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w:t>
      </w:r>
      <w:proofErr w:type="spellStart"/>
      <w:r w:rsidRPr="00001665">
        <w:rPr>
          <w:rFonts w:ascii="Times New Roman" w:hAnsi="Times New Roman" w:cs="Times New Roman"/>
          <w:iCs/>
        </w:rPr>
        <w:t>fruigivore</w:t>
      </w:r>
      <w:proofErr w:type="spellEnd"/>
      <w:r w:rsidRPr="00001665">
        <w:rPr>
          <w:rFonts w:ascii="Times New Roman" w:hAnsi="Times New Roman" w:cs="Times New Roman"/>
          <w:iCs/>
        </w:rPr>
        <w:t xml:space="preserve"> satiation. Even higher percentages of fruit drop have been observed in the </w:t>
      </w:r>
      <w:proofErr w:type="spellStart"/>
      <w:r w:rsidRPr="00001665">
        <w:rPr>
          <w:rFonts w:ascii="Times New Roman" w:hAnsi="Times New Roman" w:cs="Times New Roman"/>
          <w:i/>
          <w:iCs/>
        </w:rPr>
        <w:t>Rham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cathartica</w:t>
      </w:r>
      <w:proofErr w:type="spellEnd"/>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3EC7CB23" w14:textId="07DC6DB6" w:rsidR="0040448B" w:rsidRPr="00001665" w:rsidRDefault="0040448B" w:rsidP="00830EF6">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used observed for </w:t>
      </w:r>
      <w:proofErr w:type="spellStart"/>
      <w:r w:rsidRPr="00001665">
        <w:rPr>
          <w:rFonts w:ascii="Times New Roman" w:hAnsi="Times New Roman" w:cs="Times New Roman"/>
          <w:i/>
          <w:iCs/>
        </w:rPr>
        <w:t>Celastr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owell and 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w:t>
      </w:r>
      <w:proofErr w:type="spellStart"/>
      <w:r w:rsidRPr="00001665">
        <w:rPr>
          <w:rFonts w:ascii="Times New Roman" w:hAnsi="Times New Roman" w:cs="Times New Roman"/>
          <w:iCs/>
        </w:rPr>
        <w:t>Merow</w:t>
      </w:r>
      <w:proofErr w:type="spellEnd"/>
      <w:r w:rsidRPr="00001665">
        <w:rPr>
          <w:rFonts w:ascii="Times New Roman" w:hAnsi="Times New Roman" w:cs="Times New Roman"/>
          <w:iCs/>
        </w:rPr>
        <w:t xml:space="preserve">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however, the estimates for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biculatus</w:t>
      </w:r>
      <w:proofErr w:type="spellEnd"/>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have on avian </w:t>
      </w:r>
      <w:proofErr w:type="spellStart"/>
      <w:r w:rsidRPr="00001665">
        <w:rPr>
          <w:rFonts w:ascii="Times New Roman" w:hAnsi="Times New Roman" w:cs="Times New Roman"/>
          <w:iCs/>
        </w:rPr>
        <w:t>fruigivores</w:t>
      </w:r>
      <w:proofErr w:type="spellEnd"/>
      <w:r w:rsidRPr="00001665">
        <w:rPr>
          <w:rFonts w:ascii="Times New Roman" w:hAnsi="Times New Roman" w:cs="Times New Roman"/>
          <w:iCs/>
        </w:rPr>
        <w:t xml:space="preserve"> (REF).</w:t>
      </w:r>
    </w:p>
    <w:p w14:paraId="11C8E006"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p>
    <w:p w14:paraId="624705A4" w14:textId="77777777" w:rsidR="0040448B" w:rsidRPr="00001665" w:rsidRDefault="001D2F3C"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0E21E811"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proofErr w:type="spellStart"/>
      <w:r w:rsidRPr="00001665">
        <w:rPr>
          <w:rFonts w:ascii="Times New Roman" w:hAnsi="Times New Roman" w:cs="Times New Roman"/>
          <w:i/>
        </w:rPr>
        <w:t>M</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proofErr w:type="spellStart"/>
      <w:r w:rsidRPr="00001665">
        <w:rPr>
          <w:rFonts w:ascii="Times New Roman" w:hAnsi="Times New Roman" w:cs="Times New Roman"/>
          <w:i/>
        </w:rPr>
        <w:t>D</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w:t>
      </w:r>
      <w:proofErr w:type="spellStart"/>
      <w:r w:rsidRPr="00001665">
        <w:rPr>
          <w:rFonts w:ascii="Times New Roman" w:hAnsi="Times New Roman" w:cs="Times New Roman"/>
        </w:rPr>
        <w:t>fruigivores</w:t>
      </w:r>
      <w:proofErr w:type="spellEnd"/>
      <w:r w:rsidRPr="00001665">
        <w:rPr>
          <w:rFonts w:ascii="Times New Roman" w:hAnsi="Times New Roman" w:cs="Times New Roman"/>
        </w:rPr>
        <w:t>.</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The yields dispersal of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w:t>
      </w:r>
      <w:r w:rsidRPr="00001665">
        <w:rPr>
          <w:rFonts w:ascii="Times New Roman" w:hAnsi="Times New Roman" w:cs="Times New Roman"/>
        </w:rPr>
        <w:lastRenderedPageBreak/>
        <w:t xml:space="preserve">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86C6120" w:rsidR="0040448B" w:rsidRPr="00001665" w:rsidRDefault="0040448B" w:rsidP="00EC0C44">
      <w:pPr>
        <w:rPr>
          <w:rFonts w:ascii="Times New Roman" w:hAnsi="Times New Roman" w:cs="Times New Roman"/>
          <w:b/>
        </w:rPr>
      </w:pPr>
      <w:r w:rsidRPr="00001665">
        <w:rPr>
          <w:rFonts w:ascii="Times New Roman" w:hAnsi="Times New Roman" w:cs="Times New Roman"/>
          <w:b/>
          <w:i/>
        </w:rPr>
        <w:lastRenderedPageBreak/>
        <w:t xml:space="preserve">Frangula </w:t>
      </w:r>
      <w:proofErr w:type="spellStart"/>
      <w:r w:rsidRPr="00001665">
        <w:rPr>
          <w:rFonts w:ascii="Times New Roman" w:hAnsi="Times New Roman" w:cs="Times New Roman"/>
          <w:b/>
          <w:i/>
        </w:rPr>
        <w:t>alnus</w:t>
      </w:r>
      <w:proofErr w:type="spellEnd"/>
      <w:r w:rsidRPr="00001665">
        <w:rPr>
          <w:rFonts w:ascii="Times New Roman" w:hAnsi="Times New Roman" w:cs="Times New Roman"/>
          <w:b/>
          <w:i/>
        </w:rPr>
        <w:t xml:space="preserve"> </w:t>
      </w:r>
      <w:r w:rsidRPr="00001665">
        <w:rPr>
          <w:rFonts w:ascii="Times New Roman" w:hAnsi="Times New Roman" w:cs="Times New Roman"/>
          <w:b/>
        </w:rPr>
        <w:t>habitat suitability</w:t>
      </w:r>
    </w:p>
    <w:p w14:paraId="413F2DB2" w14:textId="77777777" w:rsidR="00EC0C44" w:rsidRPr="00001665" w:rsidRDefault="00EC0C44" w:rsidP="0040448B">
      <w:pPr>
        <w:rPr>
          <w:rFonts w:ascii="Times New Roman" w:hAnsi="Times New Roman" w:cs="Times New Roman"/>
        </w:rPr>
      </w:pPr>
    </w:p>
    <w:p w14:paraId="583F53E4" w14:textId="34669623" w:rsidR="0040448B" w:rsidRPr="00001665" w:rsidRDefault="0040448B" w:rsidP="00EC0C44">
      <w:pPr>
        <w:ind w:firstLine="720"/>
        <w:rPr>
          <w:rFonts w:ascii="Times New Roman" w:hAnsi="Times New Roman" w:cs="Times New Roman"/>
          <w:i/>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n space and time using species distribution modeling (SDM) techniques. </w:t>
      </w:r>
      <w:bookmarkStart w:id="15" w:name="OLE_LINK5"/>
      <w:bookmarkStart w:id="16" w:name="OLE_LINK6"/>
      <w:r w:rsidRPr="00A56B7C">
        <w:rPr>
          <w:rFonts w:ascii="Times New Roman" w:hAnsi="Times New Roman" w:cs="Times New Roman"/>
          <w:iCs/>
          <w:highlight w:val="red"/>
        </w:rPr>
        <w:t xml:space="preserve">Using RAMAS GIS with maps of habitat suitability across a landscape, I estimated a meta-population structure and sub-population level characteristics (e.g., carry capacity) for </w:t>
      </w:r>
      <w:r w:rsidRPr="00A56B7C">
        <w:rPr>
          <w:rFonts w:ascii="Times New Roman" w:hAnsi="Times New Roman" w:cs="Times New Roman"/>
          <w:i/>
          <w:iCs/>
          <w:highlight w:val="red"/>
        </w:rPr>
        <w:t xml:space="preserve">F. </w:t>
      </w:r>
      <w:proofErr w:type="spellStart"/>
      <w:r w:rsidRPr="00A56B7C">
        <w:rPr>
          <w:rFonts w:ascii="Times New Roman" w:hAnsi="Times New Roman" w:cs="Times New Roman"/>
          <w:i/>
          <w:iCs/>
          <w:highlight w:val="red"/>
        </w:rPr>
        <w:t>alnus</w:t>
      </w:r>
      <w:proofErr w:type="spellEnd"/>
      <w:r w:rsidRPr="00A56B7C">
        <w:rPr>
          <w:rFonts w:ascii="Times New Roman" w:hAnsi="Times New Roman" w:cs="Times New Roman"/>
          <w:i/>
          <w:iCs/>
          <w:highlight w:val="red"/>
        </w:rPr>
        <w:t>.</w:t>
      </w:r>
    </w:p>
    <w:p w14:paraId="0559A4BF" w14:textId="77777777" w:rsidR="00E4092C" w:rsidRPr="00001665" w:rsidRDefault="00E4092C" w:rsidP="0040448B">
      <w:pPr>
        <w:rPr>
          <w:rFonts w:ascii="Times New Roman" w:hAnsi="Times New Roman" w:cs="Times New Roman"/>
          <w:iCs/>
        </w:rPr>
      </w:pPr>
    </w:p>
    <w:p w14:paraId="10824692" w14:textId="554EF406" w:rsidR="0040448B" w:rsidRPr="00001665" w:rsidRDefault="0040448B" w:rsidP="00E4092C">
      <w:pPr>
        <w:ind w:firstLine="720"/>
        <w:rPr>
          <w:rFonts w:ascii="Times New Roman" w:hAnsi="Times New Roman" w:cs="Times New Roman"/>
          <w:iCs/>
        </w:rPr>
      </w:pPr>
      <w:r w:rsidRPr="00001665">
        <w:rPr>
          <w:rFonts w:ascii="Times New Roman" w:hAnsi="Times New Roman" w:cs="Times New Roman"/>
          <w:iCs/>
        </w:rPr>
        <w:t>I focused on a spatial extent equivalent to that examined in</w:t>
      </w:r>
      <w:r w:rsidR="00A56B7C">
        <w:rPr>
          <w:rFonts w:ascii="Times New Roman" w:hAnsi="Times New Roman" w:cs="Times New Roman"/>
          <w:iCs/>
        </w:rPr>
        <w:t xml:space="preserve"> </w:t>
      </w:r>
      <w:r w:rsidR="00A56B7C" w:rsidRPr="00A56B7C">
        <w:rPr>
          <w:rFonts w:ascii="Times New Roman" w:hAnsi="Times New Roman" w:cs="Times New Roman"/>
          <w:iCs/>
          <w:highlight w:val="yellow"/>
        </w:rPr>
        <w:t>Aiello-Lammens REF</w:t>
      </w:r>
      <w:r w:rsidR="00A56B7C">
        <w:rPr>
          <w:rFonts w:ascii="Times New Roman" w:hAnsi="Times New Roman" w:cs="Times New Roman"/>
          <w:iCs/>
        </w:rPr>
        <w:t xml:space="preserve">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ith the exception of two records from Wyoming and one from Tennessee, in addition to including the majority of states and provinces in which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considered present according to the USDA Plants database (</w:t>
      </w:r>
      <w:r w:rsidRPr="00A56B7C">
        <w:rPr>
          <w:rFonts w:ascii="Times New Roman" w:hAnsi="Times New Roman" w:cs="Times New Roman"/>
          <w:iCs/>
          <w:highlight w:val="yellow"/>
        </w:rPr>
        <w:t>REF</w:t>
      </w:r>
      <w:r w:rsidRPr="00001665">
        <w:rPr>
          <w:rFonts w:ascii="Times New Roman" w:hAnsi="Times New Roman" w:cs="Times New Roman"/>
          <w:iCs/>
        </w:rPr>
        <w:t xml:space="preserve">). </w:t>
      </w:r>
    </w:p>
    <w:bookmarkEnd w:id="15"/>
    <w:bookmarkEnd w:id="16"/>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35616219"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w:t>
      </w:r>
      <w:r w:rsidR="00A56B7C">
        <w:rPr>
          <w:rFonts w:ascii="Times New Roman" w:hAnsi="Times New Roman" w:cs="Times New Roman"/>
          <w:iCs/>
        </w:rPr>
        <w:t>plant vital rates</w:t>
      </w:r>
      <w:r w:rsidR="00C14389" w:rsidRPr="00001665">
        <w:rPr>
          <w:rFonts w:ascii="Times New Roman" w:hAnsi="Times New Roman" w:cs="Times New Roman"/>
          <w:iCs/>
        </w:rPr>
        <w:t xml:space="preserve">, some were eliminated because the where highly correlated with other variable. </w:t>
      </w:r>
      <w:r w:rsidR="00A56B7C">
        <w:rPr>
          <w:rFonts w:ascii="Times New Roman" w:hAnsi="Times New Roman" w:cs="Times New Roman"/>
          <w:iCs/>
        </w:rPr>
        <w:t>Eliminated</w:t>
      </w:r>
      <w:r w:rsidR="00C14389" w:rsidRPr="00001665">
        <w:rPr>
          <w:rFonts w:ascii="Times New Roman" w:hAnsi="Times New Roman" w:cs="Times New Roman"/>
          <w:iCs/>
        </w:rPr>
        <w:t xml:space="preserve"> variables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77777777"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Pr="00001665">
        <w:rPr>
          <w:rFonts w:cs="Times New Roman"/>
          <w:iCs/>
          <w:highlight w:val="yellow"/>
        </w:rPr>
        <w:t>XX</w:t>
      </w:r>
      <w:r w:rsidRPr="00001665">
        <w:rPr>
          <w:rFonts w:cs="Times New Roman"/>
          <w:iCs/>
        </w:rPr>
        <w:t>), Sg10 (</w:t>
      </w:r>
      <w:r w:rsidRPr="00001665">
        <w:rPr>
          <w:rFonts w:cs="Times New Roman"/>
          <w:iCs/>
          <w:highlight w:val="yellow"/>
        </w:rPr>
        <w:t>XX</w:t>
      </w:r>
      <w:r w:rsidRPr="00001665">
        <w:rPr>
          <w:rFonts w:cs="Times New Roman"/>
          <w:iCs/>
        </w:rPr>
        <w:t>), and each other.</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6C3CF0DA"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Pr="00001665">
        <w:rPr>
          <w:rFonts w:cs="Times New Roman"/>
          <w:iCs/>
          <w:highlight w:val="yellow"/>
        </w:rPr>
        <w:t>XX</w:t>
      </w:r>
      <w:r w:rsidRPr="00001665">
        <w:rPr>
          <w:rFonts w:cs="Times New Roman"/>
          <w:iCs/>
        </w:rPr>
        <w:t xml:space="preserve">). This correlation lead to switching between the importance of </w:t>
      </w:r>
      <w:proofErr w:type="spellStart"/>
      <w:r w:rsidRPr="00001665">
        <w:rPr>
          <w:rFonts w:cs="Times New Roman"/>
          <w:iCs/>
        </w:rPr>
        <w:t>ph</w:t>
      </w:r>
      <w:proofErr w:type="spellEnd"/>
      <w:r w:rsidRPr="00001665">
        <w:rPr>
          <w:rFonts w:cs="Times New Roman"/>
          <w:iCs/>
        </w:rPr>
        <w:t xml:space="preserve"> Top and pH Sub in preliminary models. Additionally, </w:t>
      </w:r>
      <w:r w:rsidRPr="00001665">
        <w:rPr>
          <w:rFonts w:cs="Times New Roman"/>
          <w:i/>
          <w:iCs/>
        </w:rPr>
        <w:t xml:space="preserve">F. </w:t>
      </w:r>
      <w:proofErr w:type="spellStart"/>
      <w:r w:rsidRPr="00001665">
        <w:rPr>
          <w:rFonts w:cs="Times New Roman"/>
          <w:i/>
          <w:iCs/>
        </w:rPr>
        <w:t>alnus</w:t>
      </w:r>
      <w:proofErr w:type="spellEnd"/>
      <w:r w:rsidRPr="00001665">
        <w:rPr>
          <w:rFonts w:cs="Times New Roman"/>
          <w:i/>
          <w:iCs/>
        </w:rPr>
        <w:t xml:space="preserve">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69150855"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w:t>
      </w:r>
      <w:r w:rsidR="00D769C4">
        <w:rPr>
          <w:rFonts w:ascii="Times New Roman" w:hAnsi="Times New Roman" w:cs="Times New Roman"/>
          <w:iCs/>
        </w:rPr>
        <w:t>perform well</w:t>
      </w:r>
      <w:r w:rsidRPr="00001665">
        <w:rPr>
          <w:rFonts w:ascii="Times New Roman" w:hAnsi="Times New Roman" w:cs="Times New Roman"/>
          <w:iCs/>
        </w:rPr>
        <w:t xml:space="preserve">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provides a flexible modeling framework, allowing the user to vary model complexity by controlling the type of features that are used and the penalty for increasing model complexity (via a regularization multiplier).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53D5AF59" w:rsidR="0040448B" w:rsidRPr="00001665" w:rsidRDefault="00D769C4" w:rsidP="008248E0">
      <w:pPr>
        <w:ind w:firstLine="720"/>
        <w:rPr>
          <w:rFonts w:ascii="Times New Roman" w:hAnsi="Times New Roman" w:cs="Times New Roman"/>
          <w:iCs/>
        </w:rPr>
      </w:pPr>
      <w:r>
        <w:rPr>
          <w:rFonts w:ascii="Times New Roman" w:hAnsi="Times New Roman" w:cs="Times New Roman"/>
          <w:iCs/>
        </w:rPr>
        <w:t>In order to reduce the influence of unequal sampling effort resulting in multiple occurrence locations in close proximity to each other</w:t>
      </w:r>
      <w:r w:rsidR="0040448B" w:rsidRPr="00001665">
        <w:rPr>
          <w:rFonts w:ascii="Times New Roman" w:hAnsi="Times New Roman" w:cs="Times New Roman"/>
          <w:iCs/>
        </w:rPr>
        <w:t>, I thinned my locations such th</w:t>
      </w:r>
      <w:r w:rsidR="008248E0" w:rsidRPr="00001665">
        <w:rPr>
          <w:rFonts w:ascii="Times New Roman" w:hAnsi="Times New Roman" w:cs="Times New Roman"/>
          <w:iCs/>
        </w:rPr>
        <w:t>at only one location per 5 x 5 a</w:t>
      </w:r>
      <w:r w:rsidR="0040448B" w:rsidRPr="00001665">
        <w:rPr>
          <w:rFonts w:ascii="Times New Roman" w:hAnsi="Times New Roman" w:cs="Times New Roman"/>
          <w:iCs/>
        </w:rPr>
        <w:t>rc minute grid cell was used in model construction. This thinning resulted in 710 occurrence locations.</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78E1ACCC"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xml:space="preserve">. In order to minimize this </w:t>
      </w:r>
      <w:r w:rsidR="00D769C4">
        <w:rPr>
          <w:rFonts w:ascii="Times New Roman" w:hAnsi="Times New Roman" w:cs="Times New Roman"/>
          <w:iCs/>
        </w:rPr>
        <w:t>e</w:t>
      </w:r>
      <w:r w:rsidRPr="00001665">
        <w:rPr>
          <w:rFonts w:ascii="Times New Roman" w:hAnsi="Times New Roman" w:cs="Times New Roman"/>
          <w:iCs/>
        </w:rPr>
        <w:t>ffect on my model assessments, I constructed t</w:t>
      </w:r>
      <w:r w:rsidR="00D769C4">
        <w:rPr>
          <w:rFonts w:ascii="Times New Roman" w:hAnsi="Times New Roman" w:cs="Times New Roman"/>
          <w:iCs/>
        </w:rPr>
        <w:t>w</w:t>
      </w:r>
      <w:r w:rsidRPr="00001665">
        <w:rPr>
          <w:rFonts w:ascii="Times New Roman" w:hAnsi="Times New Roman" w:cs="Times New Roman"/>
          <w:iCs/>
        </w:rPr>
        <w: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75597D3D"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ersistence. Additionally, </w:t>
      </w:r>
      <w:r w:rsidRPr="00001665">
        <w:rPr>
          <w:rFonts w:ascii="Times New Roman" w:hAnsi="Times New Roman" w:cs="Times New Roman"/>
          <w:iCs/>
        </w:rPr>
        <w:lastRenderedPageBreak/>
        <w:t xml:space="preserve">overly cool temperatures during the summer quarter also appear to limit the distribution of this specie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lso appears limited by extreme minimum temperatures during the winter months, such </w:t>
      </w:r>
      <w:r w:rsidR="00D769C4">
        <w:rPr>
          <w:rFonts w:ascii="Times New Roman" w:hAnsi="Times New Roman" w:cs="Times New Roman"/>
          <w:iCs/>
        </w:rPr>
        <w:t xml:space="preserve">as </w:t>
      </w:r>
      <w:r w:rsidRPr="00001665">
        <w:rPr>
          <w:rFonts w:ascii="Times New Roman" w:hAnsi="Times New Roman" w:cs="Times New Roman"/>
          <w:iCs/>
        </w:rPr>
        <w:t xml:space="preserve">those that </w:t>
      </w:r>
      <w:r w:rsidR="00D769C4">
        <w:rPr>
          <w:rFonts w:ascii="Times New Roman" w:hAnsi="Times New Roman" w:cs="Times New Roman"/>
          <w:iCs/>
        </w:rPr>
        <w:t>occur</w:t>
      </w:r>
      <w:r w:rsidRPr="00001665">
        <w:rPr>
          <w:rFonts w:ascii="Times New Roman" w:hAnsi="Times New Roman" w:cs="Times New Roman"/>
          <w:iCs/>
        </w:rPr>
        <w:t xml:space="preserve"> in the northern portions of the area of interes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03B209B2" w:rsidR="0040448B" w:rsidRPr="00001665" w:rsidRDefault="0040448B" w:rsidP="007E43AF">
      <w:pPr>
        <w:rPr>
          <w:rFonts w:ascii="Times New Roman" w:hAnsi="Times New Roman" w:cs="Times New Roman"/>
          <w:b/>
        </w:rPr>
      </w:pPr>
      <w:r w:rsidRPr="00001665">
        <w:rPr>
          <w:rFonts w:ascii="Times New Roman" w:hAnsi="Times New Roman" w:cs="Times New Roman"/>
          <w:b/>
        </w:rPr>
        <w:lastRenderedPageBreak/>
        <w:t>Sensitivity analysis</w:t>
      </w:r>
    </w:p>
    <w:p w14:paraId="52F0A14E" w14:textId="77777777" w:rsidR="007E43AF" w:rsidRPr="00001665" w:rsidRDefault="007E43AF" w:rsidP="0040448B">
      <w:pPr>
        <w:rPr>
          <w:rFonts w:ascii="Times New Roman" w:hAnsi="Times New Roman" w:cs="Times New Roman"/>
        </w:rPr>
      </w:pPr>
    </w:p>
    <w:p w14:paraId="45AA180F"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Chapter 2 to </w:t>
      </w:r>
      <w:proofErr w:type="spellStart"/>
      <w:r w:rsidRPr="00001665">
        <w:rPr>
          <w:rFonts w:ascii="Times New Roman" w:hAnsi="Times New Roman" w:cs="Times New Roman"/>
          <w:iCs/>
        </w:rPr>
        <w:t>carryout</w:t>
      </w:r>
      <w:proofErr w:type="spellEnd"/>
      <w:r w:rsidRPr="00001665">
        <w:rPr>
          <w:rFonts w:ascii="Times New Roman" w:hAnsi="Times New Roman" w:cs="Times New Roman"/>
          <w:iCs/>
        </w:rPr>
        <w:t xml:space="preserve"> the GSA.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w:t>
      </w:r>
      <w:r>
        <w:rPr>
          <w:rFonts w:ascii="Times New Roman" w:hAnsi="Times New Roman" w:cs="Times New Roman"/>
          <w:iCs/>
        </w:rPr>
        <w:lastRenderedPageBreak/>
        <w:t xml:space="preserve">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DA59ACD" w14:textId="77777777" w:rsidR="00B50E41" w:rsidRDefault="00B50E41">
      <w:pPr>
        <w:rPr>
          <w:rFonts w:ascii="Times New Roman" w:hAnsi="Times New Roman" w:cs="Times New Roman"/>
        </w:rPr>
      </w:pPr>
    </w:p>
    <w:p w14:paraId="6B4E0476" w14:textId="77777777" w:rsidR="009843AD" w:rsidRDefault="009843AD">
      <w:pPr>
        <w:rPr>
          <w:b/>
        </w:rPr>
      </w:pPr>
      <w:r>
        <w:rPr>
          <w:b/>
        </w:rPr>
        <w:br w:type="page"/>
      </w:r>
    </w:p>
    <w:p w14:paraId="256720EE" w14:textId="3B37EB63" w:rsidR="009843AD" w:rsidRDefault="009843AD" w:rsidP="009843AD">
      <w:r>
        <w:rPr>
          <w:b/>
        </w:rPr>
        <w:lastRenderedPageBreak/>
        <w:t>Figure AXXX</w:t>
      </w:r>
      <w:r w:rsidRPr="003C38F3">
        <w:rPr>
          <w:b/>
        </w:rPr>
        <w:t>.</w:t>
      </w:r>
      <w:r>
        <w:t xml:space="preserve"> Paired scatter plots, box plots, and histograms representing 500 randomly generated input parameter sets used in linked demographic and species distribution simulation models.</w:t>
      </w:r>
    </w:p>
    <w:p w14:paraId="0066FE04" w14:textId="77777777" w:rsidR="009843AD" w:rsidRPr="003C38F3" w:rsidRDefault="009843AD" w:rsidP="009843AD">
      <w:pPr>
        <w:rPr>
          <w:rFonts w:ascii="Times" w:hAnsi="Times" w:cs="Times New Roman"/>
        </w:rPr>
      </w:pPr>
      <w:r>
        <w:rPr>
          <w:rFonts w:ascii="Times" w:hAnsi="Times" w:cs="Times New Roman"/>
          <w:noProof/>
        </w:rPr>
        <w:drawing>
          <wp:inline distT="0" distB="0" distL="0" distR="0" wp14:anchorId="44828834" wp14:editId="5EB00FDE">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2B91BC" w14:textId="77777777" w:rsidR="009843AD" w:rsidRDefault="009843AD" w:rsidP="009843AD">
      <w:pPr>
        <w:rPr>
          <w:b/>
        </w:rPr>
      </w:pPr>
      <w:r>
        <w:rPr>
          <w:b/>
        </w:rPr>
        <w:br w:type="page"/>
      </w:r>
    </w:p>
    <w:p w14:paraId="4B81BE33" w14:textId="56C92DB4" w:rsidR="00B50E41" w:rsidRPr="009843AD" w:rsidRDefault="00B50E41" w:rsidP="00B50E41">
      <w:pPr>
        <w:rPr>
          <w:rFonts w:ascii="Times New Roman" w:hAnsi="Times New Roman" w:cs="Times New Roman"/>
          <w:b/>
          <w:bCs/>
          <w:highlight w:val="yellow"/>
        </w:rPr>
      </w:pPr>
      <w:r w:rsidRPr="00B50E41">
        <w:rPr>
          <w:rFonts w:ascii="Times New Roman" w:hAnsi="Times New Roman" w:cs="Times New Roman"/>
          <w:b/>
          <w:bCs/>
          <w:highlight w:val="yellow"/>
        </w:rPr>
        <w:lastRenderedPageBreak/>
        <w:t xml:space="preserve">Model </w:t>
      </w:r>
      <w:proofErr w:type="spellStart"/>
      <w:r w:rsidRPr="00B50E41">
        <w:rPr>
          <w:rFonts w:ascii="Times New Roman" w:hAnsi="Times New Roman" w:cs="Times New Roman"/>
          <w:b/>
          <w:bCs/>
          <w:highlight w:val="yellow"/>
        </w:rPr>
        <w:t>Evalutation</w:t>
      </w:r>
      <w:proofErr w:type="spellEnd"/>
    </w:p>
    <w:p w14:paraId="145EEAC7" w14:textId="186186A6" w:rsidR="00B50E41" w:rsidRDefault="00B50E41" w:rsidP="00B50E41">
      <w:pPr>
        <w:rPr>
          <w:rFonts w:ascii="Times New Roman" w:hAnsi="Times New Roman" w:cs="Times New Roman"/>
          <w:b/>
          <w:bCs/>
        </w:rPr>
      </w:pPr>
    </w:p>
    <w:p w14:paraId="7077442D" w14:textId="5F046B13" w:rsidR="00B50E41" w:rsidRPr="00B50E41" w:rsidRDefault="00B50E41" w:rsidP="00B50E41">
      <w:pPr>
        <w:rPr>
          <w:rFonts w:ascii="Times New Roman" w:hAnsi="Times New Roman" w:cs="Times New Roman"/>
          <w:b/>
          <w:bCs/>
        </w:rPr>
      </w:pPr>
      <w:r w:rsidRPr="00B50E41">
        <w:rPr>
          <w:rFonts w:ascii="Times New Roman" w:hAnsi="Times New Roman" w:cs="Times New Roman"/>
          <w:b/>
          <w:bCs/>
          <w:highlight w:val="yellow"/>
        </w:rPr>
        <w:t>LOOK THROUGH ALL OF THE BELOW TO MAKE SURE IT FLOWS!!!</w:t>
      </w:r>
    </w:p>
    <w:p w14:paraId="4F98C500" w14:textId="77777777" w:rsidR="00B50E41" w:rsidRDefault="00B50E41" w:rsidP="00B50E41">
      <w:pPr>
        <w:rPr>
          <w:rFonts w:ascii="Times New Roman" w:hAnsi="Times New Roman" w:cs="Times New Roman"/>
        </w:rPr>
      </w:pPr>
    </w:p>
    <w:p w14:paraId="52E6C037" w14:textId="4B6A7F0C"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A confusion matrix is 2 x 2 matrix of counts of true positive, true negative, false positive, and false negative predi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2565"/>
        <w:gridCol w:w="2565"/>
      </w:tblGrid>
      <w:tr w:rsidR="00B50E41" w:rsidRPr="00B50E41" w14:paraId="302C879B" w14:textId="77777777" w:rsidTr="001D2F3C">
        <w:tc>
          <w:tcPr>
            <w:tcW w:w="1638" w:type="dxa"/>
            <w:vAlign w:val="center"/>
          </w:tcPr>
          <w:p w14:paraId="7968E574"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48378D6C" w14:textId="77777777" w:rsidR="00B50E41" w:rsidRPr="00B50E41" w:rsidRDefault="00B50E41" w:rsidP="00B50E41">
            <w:pPr>
              <w:rPr>
                <w:rFonts w:ascii="Times New Roman" w:eastAsiaTheme="minorEastAsia" w:hAnsi="Times New Roman" w:cs="Times New Roman"/>
                <w:sz w:val="24"/>
                <w:szCs w:val="24"/>
              </w:rPr>
            </w:pPr>
          </w:p>
        </w:tc>
        <w:tc>
          <w:tcPr>
            <w:tcW w:w="5130" w:type="dxa"/>
            <w:gridSpan w:val="2"/>
            <w:vAlign w:val="center"/>
          </w:tcPr>
          <w:p w14:paraId="163952DC"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ctual Status</w:t>
            </w:r>
          </w:p>
        </w:tc>
      </w:tr>
      <w:tr w:rsidR="00B50E41" w:rsidRPr="00B50E41" w14:paraId="07210EB4" w14:textId="77777777" w:rsidTr="001D2F3C">
        <w:tc>
          <w:tcPr>
            <w:tcW w:w="1638" w:type="dxa"/>
            <w:vAlign w:val="center"/>
          </w:tcPr>
          <w:p w14:paraId="375B1C4D"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3D598B64" w14:textId="77777777" w:rsidR="00B50E41" w:rsidRPr="00B50E41" w:rsidRDefault="00B50E41" w:rsidP="00B50E41">
            <w:pPr>
              <w:rPr>
                <w:rFonts w:ascii="Times New Roman" w:eastAsiaTheme="minorEastAsia" w:hAnsi="Times New Roman" w:cs="Times New Roman"/>
                <w:sz w:val="24"/>
                <w:szCs w:val="24"/>
              </w:rPr>
            </w:pPr>
          </w:p>
        </w:tc>
        <w:tc>
          <w:tcPr>
            <w:tcW w:w="2565" w:type="dxa"/>
            <w:tcBorders>
              <w:bottom w:val="single" w:sz="4" w:space="0" w:color="000000" w:themeColor="text1"/>
              <w:right w:val="single" w:sz="4" w:space="0" w:color="000000" w:themeColor="text1"/>
            </w:tcBorders>
            <w:vAlign w:val="center"/>
          </w:tcPr>
          <w:p w14:paraId="2F4557D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left w:val="single" w:sz="4" w:space="0" w:color="000000" w:themeColor="text1"/>
              <w:bottom w:val="single" w:sz="4" w:space="0" w:color="000000" w:themeColor="text1"/>
            </w:tcBorders>
            <w:vAlign w:val="center"/>
          </w:tcPr>
          <w:p w14:paraId="12489FA4"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r>
      <w:tr w:rsidR="00B50E41" w:rsidRPr="00B50E41" w14:paraId="269CC02B" w14:textId="77777777" w:rsidTr="001D2F3C">
        <w:tc>
          <w:tcPr>
            <w:tcW w:w="1638" w:type="dxa"/>
            <w:vMerge w:val="restart"/>
            <w:vAlign w:val="center"/>
          </w:tcPr>
          <w:p w14:paraId="1A3DC4B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dicted status</w:t>
            </w:r>
          </w:p>
        </w:tc>
        <w:tc>
          <w:tcPr>
            <w:tcW w:w="1350" w:type="dxa"/>
            <w:tcBorders>
              <w:bottom w:val="single" w:sz="4" w:space="0" w:color="000000" w:themeColor="text1"/>
              <w:right w:val="single" w:sz="4" w:space="0" w:color="000000" w:themeColor="text1"/>
            </w:tcBorders>
            <w:vAlign w:val="center"/>
          </w:tcPr>
          <w:p w14:paraId="4EB16D16"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B2CA73"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positive (A)</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0D4F0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positive (B)</w:t>
            </w:r>
          </w:p>
        </w:tc>
      </w:tr>
      <w:tr w:rsidR="00B50E41" w:rsidRPr="00B50E41" w14:paraId="1E7B42F6" w14:textId="77777777" w:rsidTr="001D2F3C">
        <w:tc>
          <w:tcPr>
            <w:tcW w:w="1638" w:type="dxa"/>
            <w:vMerge/>
            <w:vAlign w:val="center"/>
          </w:tcPr>
          <w:p w14:paraId="6684ED30" w14:textId="77777777" w:rsidR="00B50E41" w:rsidRPr="00B50E41" w:rsidRDefault="00B50E41" w:rsidP="00B50E41">
            <w:pPr>
              <w:rPr>
                <w:rFonts w:ascii="Times New Roman" w:eastAsiaTheme="minorEastAsia" w:hAnsi="Times New Roman" w:cs="Times New Roman"/>
                <w:sz w:val="24"/>
                <w:szCs w:val="24"/>
              </w:rPr>
            </w:pPr>
          </w:p>
        </w:tc>
        <w:tc>
          <w:tcPr>
            <w:tcW w:w="1350" w:type="dxa"/>
            <w:tcBorders>
              <w:top w:val="single" w:sz="4" w:space="0" w:color="000000" w:themeColor="text1"/>
              <w:right w:val="single" w:sz="4" w:space="0" w:color="000000" w:themeColor="text1"/>
            </w:tcBorders>
            <w:vAlign w:val="center"/>
          </w:tcPr>
          <w:p w14:paraId="148C33CA"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AB8EB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absence (C)</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8E12F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absence (D)</w:t>
            </w:r>
          </w:p>
        </w:tc>
      </w:tr>
    </w:tbl>
    <w:p w14:paraId="79C4A30B" w14:textId="77777777" w:rsidR="00B50E41" w:rsidRPr="00B50E41" w:rsidRDefault="00B50E41" w:rsidP="00B50E41">
      <w:pPr>
        <w:rPr>
          <w:rFonts w:ascii="Times New Roman" w:hAnsi="Times New Roman" w:cs="Times New Roman"/>
        </w:rPr>
      </w:pPr>
    </w:p>
    <w:p w14:paraId="07AFC85F" w14:textId="77777777" w:rsidR="00B50E41" w:rsidRPr="00B50E41" w:rsidRDefault="00B50E41" w:rsidP="00B50E41">
      <w:pPr>
        <w:rPr>
          <w:rFonts w:ascii="Times New Roman" w:hAnsi="Times New Roman" w:cs="Times New Roman"/>
          <w:iCs/>
        </w:rPr>
      </w:pPr>
      <w:r w:rsidRPr="00B50E41">
        <w:rPr>
          <w:rFonts w:ascii="Times New Roman" w:hAnsi="Times New Roman" w:cs="Times New Roman"/>
        </w:rPr>
        <w:t xml:space="preserve">In this analysis, I considered the historical occurrence observations of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as the actual presences (i.e., A + C) and the simulated occurrence observations as predicted presences (i.e., A + B). False absences were counted as the historical occurrence locations where the simulation did not predic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to occur (C). False positives (B) and true absences (D) were challenging to estimate </w:t>
      </w:r>
      <w:r w:rsidRPr="00B50E41">
        <w:rPr>
          <w:rFonts w:ascii="Times New Roman" w:hAnsi="Times New Roman" w:cs="Times New Roman"/>
        </w:rPr>
        <w:t xml:space="preserve">because the data collected fo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ccurrences was presence only. It did not include verified absence data, and thus the values of B and D may not be accurate (Boyce et al. 2002). However, these values can be important metrics for estimating simulation over prediction. I accounted for the lack of verified absence data by considering simulation predictions in only a subset of patches where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were observed historically (974 of 3423 patches; associated species are defined in AIELLO-LAMMENS IN REVIEW). It is not possible to be certain that a patch in which one of the associated species was observed bu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was not accurately represents an absence. However, these patches are more likely to represent absences than a randomly selected patch in which no occurrence records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are recorded. Using historic and simulated occurrences in this subset of patches, I calculated the </w:t>
      </w:r>
      <w:r w:rsidRPr="00B50E41">
        <w:rPr>
          <w:rFonts w:ascii="Times New Roman" w:hAnsi="Times New Roman" w:cs="Times New Roman"/>
          <w:b/>
          <w:iCs/>
        </w:rPr>
        <w:t>positive predictive power</w:t>
      </w:r>
      <w:r w:rsidRPr="00B50E41">
        <w:rPr>
          <w:rFonts w:ascii="Times New Roman" w:hAnsi="Times New Roman" w:cs="Times New Roman"/>
          <w:iCs/>
        </w:rPr>
        <w:t>, A / (A + B), which is the probability that a patch that is predicted as being occupied is in fact occupied (Fielding and Bell 1997). In terms of the area of occurrence, positive predictive power is equal to:</w:t>
      </w:r>
    </w:p>
    <w:p w14:paraId="7DA6A339" w14:textId="20BF8897" w:rsidR="00B50E41" w:rsidRPr="00B50E41" w:rsidRDefault="001D2F3C"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den>
          </m:f>
        </m:oMath>
      </m:oMathPara>
    </w:p>
    <w:p w14:paraId="7CD0C32E" w14:textId="1E93FAF9"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is the number of grid cells predicted occupied </w:t>
      </w:r>
      <w:r w:rsidRPr="00B50E41">
        <w:rPr>
          <w:rFonts w:ascii="Times New Roman" w:hAnsi="Times New Roman" w:cs="Times New Roman"/>
          <w:iCs/>
        </w:rPr>
        <w:t xml:space="preserve">in the simulatio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is the number of grid cells occupied based on historical observations,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the number of grid cells both predicted occupied and observed occupied. As false positives (B) decreas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converge, and the positive predictive power increases. Such a result would occur if more patches were in fact occupied than were observed as being so.</w:t>
      </w:r>
    </w:p>
    <w:p w14:paraId="6FDCB71E" w14:textId="77777777"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I also calculated model </w:t>
      </w:r>
      <w:r w:rsidRPr="00B50E41">
        <w:rPr>
          <w:rFonts w:ascii="Times New Roman" w:hAnsi="Times New Roman" w:cs="Times New Roman"/>
          <w:b/>
        </w:rPr>
        <w:t>sensitivity</w:t>
      </w:r>
      <w:r w:rsidRPr="00B50E41">
        <w:rPr>
          <w:rFonts w:ascii="Times New Roman" w:hAnsi="Times New Roman" w:cs="Times New Roman"/>
        </w:rPr>
        <w:t xml:space="preserve">, A / (A+C), as a measures of how well a simulation model predicted observed historic occurrences (Fielding and Bell 1997). In terms of area of occurrence, this measure is: </w:t>
      </w:r>
    </w:p>
    <w:p w14:paraId="0169DA09" w14:textId="13FA4E7F" w:rsidR="00B50E41" w:rsidRPr="00B50E41" w:rsidRDefault="001D2F3C"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den>
          </m:f>
          <m:r>
            <w:rPr>
              <w:rFonts w:ascii="Cambria Math" w:hAnsi="Cambria Math" w:cs="Times New Roman"/>
            </w:rPr>
            <m:t xml:space="preserve"> </m:t>
          </m:r>
        </m:oMath>
      </m:oMathPara>
    </w:p>
    <w:p w14:paraId="54DE408B" w14:textId="506D3F06"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The grid cells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at are </w:t>
      </w:r>
      <w:r w:rsidRPr="00B50E41">
        <w:rPr>
          <w:rFonts w:ascii="Times New Roman" w:hAnsi="Times New Roman" w:cs="Times New Roman"/>
          <w:i/>
        </w:rPr>
        <w:t>not</w:t>
      </w:r>
      <w:r w:rsidRPr="00B50E41">
        <w:rPr>
          <w:rFonts w:ascii="Times New Roman" w:hAnsi="Times New Roman" w:cs="Times New Roman"/>
        </w:rPr>
        <w:t xml:space="preserve">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are omissions (C), or false absences, and sensitivity = 1 – omission rate. If th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relatively small, compared to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en the sensitivity is small and the omission rate is high. Likewise, as the sensitivity approaches a value of 1, the omission rate approaches 0. This measure does not include any </w:t>
      </w:r>
      <w:r w:rsidRPr="00B50E41">
        <w:rPr>
          <w:rFonts w:ascii="Times New Roman" w:hAnsi="Times New Roman" w:cs="Times New Roman"/>
        </w:rPr>
        <w:lastRenderedPageBreak/>
        <w:t xml:space="preserve">information concerning absences, and is often used as a measure of model fit in simulations using presence only data (Boyce et al. 2002, </w:t>
      </w:r>
      <w:proofErr w:type="spellStart"/>
      <w:r w:rsidRPr="00B50E41">
        <w:rPr>
          <w:rFonts w:ascii="Times New Roman" w:hAnsi="Times New Roman" w:cs="Times New Roman"/>
        </w:rPr>
        <w:t>Merow</w:t>
      </w:r>
      <w:proofErr w:type="spellEnd"/>
      <w:r w:rsidRPr="00B50E41">
        <w:rPr>
          <w:rFonts w:ascii="Times New Roman" w:hAnsi="Times New Roman" w:cs="Times New Roman"/>
        </w:rPr>
        <w:t xml:space="preserve"> et al. 2011).</w:t>
      </w:r>
    </w:p>
    <w:p w14:paraId="502E1B5D" w14:textId="0CC0DB31" w:rsidR="00C6012A" w:rsidRPr="00001665" w:rsidRDefault="00C6012A">
      <w:pPr>
        <w:rPr>
          <w:rFonts w:ascii="Times New Roman" w:hAnsi="Times New Roman" w:cs="Times New Roman"/>
          <w:iCs/>
        </w:rPr>
      </w:pPr>
      <w:r w:rsidRPr="00001665">
        <w:rPr>
          <w:rFonts w:ascii="Times New Roman" w:hAnsi="Times New Roman" w:cs="Times New Roman"/>
        </w:rPr>
        <w:br w:type="page"/>
      </w:r>
    </w:p>
    <w:p w14:paraId="313E76B6" w14:textId="5924A470" w:rsidR="00721E5E" w:rsidRPr="00001665" w:rsidRDefault="00E8446B">
      <w:pPr>
        <w:rPr>
          <w:rFonts w:ascii="Times New Roman" w:hAnsi="Times New Roman" w:cs="Times New Roman"/>
          <w:b/>
        </w:rPr>
      </w:pPr>
      <w:r w:rsidRPr="00001665">
        <w:rPr>
          <w:rFonts w:ascii="Times New Roman" w:hAnsi="Times New Roman" w:cs="Times New Roman"/>
          <w:b/>
        </w:rPr>
        <w:lastRenderedPageBreak/>
        <w:t>References</w:t>
      </w:r>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341DA891" w14:textId="22C87949" w:rsidR="00DD2524" w:rsidRPr="00001665" w:rsidRDefault="00DD2524" w:rsidP="00DD2524">
      <w:pPr>
        <w:rPr>
          <w:rFonts w:ascii="Times New Roman" w:hAnsi="Times New Roman" w:cs="Times New Roman"/>
        </w:rPr>
      </w:pPr>
      <w:r w:rsidRPr="00001665">
        <w:rPr>
          <w:rFonts w:ascii="Times New Roman" w:hAnsi="Times New Roman" w:cs="Times New Roman"/>
          <w:b/>
        </w:rPr>
        <w:lastRenderedPageBreak/>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w:t>
            </w:r>
            <w:proofErr w:type="spellStart"/>
            <w:r w:rsidRPr="00001665">
              <w:rPr>
                <w:rFonts w:ascii="Times New Roman" w:hAnsi="Times New Roman" w:cs="Times New Roman"/>
              </w:rPr>
              <w:t>SBU_SouthP</w:t>
            </w:r>
            <w:proofErr w:type="spellEnd"/>
            <w:r w:rsidRPr="00001665">
              <w:rPr>
                <w:rFonts w:ascii="Times New Roman" w:hAnsi="Times New Roman" w:cs="Times New Roman"/>
              </w:rPr>
              <w:t>)</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w:t>
            </w:r>
            <w:proofErr w:type="spellStart"/>
            <w:r w:rsidRPr="00001665">
              <w:rPr>
                <w:rFonts w:ascii="Times New Roman" w:hAnsi="Times New Roman" w:cs="Times New Roman"/>
              </w:rPr>
              <w:t>SBU_Sib</w:t>
            </w:r>
            <w:proofErr w:type="spellEnd"/>
            <w:r w:rsidRPr="00001665">
              <w:rPr>
                <w:rFonts w:ascii="Times New Roman" w:hAnsi="Times New Roman" w:cs="Times New Roman"/>
              </w:rPr>
              <w:t>)</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w:t>
            </w:r>
            <w:proofErr w:type="spellStart"/>
            <w:r w:rsidRPr="00001665">
              <w:rPr>
                <w:rFonts w:ascii="Times New Roman" w:hAnsi="Times New Roman" w:cs="Times New Roman"/>
              </w:rPr>
              <w:t>Caleb_Smith</w:t>
            </w:r>
            <w:proofErr w:type="spellEnd"/>
            <w:r w:rsidRPr="00001665">
              <w:rPr>
                <w:rFonts w:ascii="Times New Roman" w:hAnsi="Times New Roman" w:cs="Times New Roman"/>
              </w:rPr>
              <w:t>)</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2DE970EC"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Sum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Mean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Pr</w:t>
            </w:r>
            <w:proofErr w:type="spellEnd"/>
            <w:r w:rsidRPr="00001665">
              <w:rPr>
                <w:rFonts w:ascii="Times New Roman" w:hAnsi="Times New Roman" w:cs="Times New Roman"/>
              </w:rPr>
              <w:t>(&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Lw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Up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088300A3" w14:textId="41CFFA58" w:rsidR="000B4524" w:rsidRPr="00001665" w:rsidRDefault="000B4524" w:rsidP="000B4524">
      <w:pPr>
        <w:pStyle w:val="Caption"/>
        <w:rPr>
          <w:rFonts w:cs="Times New Roman"/>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 xml:space="preserve">F. </w:t>
      </w:r>
      <w:proofErr w:type="spellStart"/>
      <w:r w:rsidRPr="00001665">
        <w:rPr>
          <w:rFonts w:cs="Times New Roman"/>
          <w:b w:val="0"/>
          <w:i/>
          <w:color w:val="auto"/>
          <w:sz w:val="22"/>
          <w:szCs w:val="22"/>
        </w:rPr>
        <w:t>alnus</w:t>
      </w:r>
      <w:proofErr w:type="spellEnd"/>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6"/>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i/>
          <w:color w:val="auto"/>
          <w:sz w:val="22"/>
          <w:szCs w:val="22"/>
          <w:vertAlign w:val="subscript"/>
        </w:rPr>
        <w:t xml:space="preserve">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w:t>
      </w:r>
      <w:proofErr w:type="spellStart"/>
      <w:r w:rsidRPr="00001665">
        <w:rPr>
          <w:rFonts w:cs="Times New Roman"/>
          <w:b w:val="0"/>
          <w:i/>
          <w:iCs/>
          <w:color w:val="auto"/>
          <w:sz w:val="22"/>
          <w:szCs w:val="22"/>
        </w:rPr>
        <w:t>alnus</w:t>
      </w:r>
      <w:proofErr w:type="spellEnd"/>
      <w:r w:rsidRPr="00001665">
        <w:rPr>
          <w:rFonts w:cs="Times New Roman"/>
          <w:b w:val="0"/>
          <w:i/>
          <w:iCs/>
          <w:color w:val="auto"/>
          <w:sz w:val="22"/>
          <w:szCs w:val="22"/>
        </w:rPr>
        <w:t xml:space="preserve">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10"/>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1">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3670F59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7</w:t>
      </w:r>
      <w:r w:rsidRPr="00001665">
        <w:rPr>
          <w:rFonts w:cs="Times New Roman"/>
          <w:color w:val="auto"/>
          <w:sz w:val="22"/>
          <w:szCs w:val="22"/>
        </w:rPr>
        <w:t>.</w:t>
      </w:r>
      <w:r w:rsidRPr="00001665">
        <w:rPr>
          <w:rFonts w:cs="Times New Roman"/>
          <w:b w:val="0"/>
          <w:color w:val="auto"/>
          <w:sz w:val="22"/>
          <w:szCs w:val="22"/>
        </w:rPr>
        <w:t xml:space="preserve"> Mean plot density values (error bars = Standard Deviation),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0C826238">
            <wp:extent cx="4343400" cy="36576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2"/>
                    <a:stretch>
                      <a:fillRect/>
                    </a:stretch>
                  </pic:blipFill>
                  <pic:spPr bwMode="auto">
                    <a:xfrm>
                      <a:off x="0" y="0"/>
                      <a:ext cx="4343400" cy="36576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08564DD3"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in text for full description of density measure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D6E9242">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B34C454" w14:textId="45FB4B4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 xml:space="preserve">in text for full description of density measure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6147C9F1" w14:textId="713E32D6"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4B0CA4BC">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FAD1140" w14:textId="7E5FF91A" w:rsidR="00C6012A" w:rsidRPr="00001665" w:rsidRDefault="009E68B8">
      <w:pPr>
        <w:rPr>
          <w:rFonts w:ascii="Times New Roman" w:hAnsi="Times New Roman" w:cs="Times New Roman"/>
        </w:rPr>
      </w:pPr>
      <w:r w:rsidRPr="00001665">
        <w:rPr>
          <w:rFonts w:ascii="Times New Roman" w:hAnsi="Times New Roman" w:cs="Times New Roman"/>
          <w:b/>
        </w:rPr>
        <w:lastRenderedPageBreak/>
        <w:t>Appendix 2.</w:t>
      </w:r>
      <w:r w:rsidR="0037690E" w:rsidRPr="00001665">
        <w:rPr>
          <w:rFonts w:ascii="Times New Roman" w:hAnsi="Times New Roman" w:cs="Times New Roman"/>
          <w:b/>
        </w:rPr>
        <w:t xml:space="preserve"> </w:t>
      </w:r>
      <w:r w:rsidR="0037690E" w:rsidRPr="00001665">
        <w:rPr>
          <w:rFonts w:ascii="Times New Roman" w:hAnsi="Times New Roman" w:cs="Times New Roman"/>
        </w:rPr>
        <w:t xml:space="preserve">Additional results </w:t>
      </w:r>
    </w:p>
    <w:p w14:paraId="0598A1A4" w14:textId="77777777" w:rsidR="00C6012A" w:rsidRPr="00001665" w:rsidRDefault="00C6012A">
      <w:pPr>
        <w:rPr>
          <w:rFonts w:ascii="Times New Roman" w:hAnsi="Times New Roman" w:cs="Times New Roman"/>
        </w:rPr>
      </w:pPr>
    </w:p>
    <w:p w14:paraId="4B7DCAF2" w14:textId="0746B9FF" w:rsidR="00C6012A" w:rsidRPr="00001665" w:rsidRDefault="00C6012A">
      <w:pPr>
        <w:rPr>
          <w:rFonts w:ascii="Times New Roman" w:hAnsi="Times New Roman" w:cs="Times New Roman"/>
        </w:rPr>
      </w:pPr>
      <w:r w:rsidRPr="00001665">
        <w:rPr>
          <w:rFonts w:ascii="Times New Roman" w:hAnsi="Times New Roman" w:cs="Times New Roman"/>
          <w:b/>
        </w:rPr>
        <w:t xml:space="preserve">Table </w:t>
      </w:r>
      <w:r w:rsidR="00651AB9" w:rsidRPr="00001665">
        <w:rPr>
          <w:rFonts w:ascii="Times New Roman" w:hAnsi="Times New Roman" w:cs="Times New Roman"/>
          <w:b/>
        </w:rPr>
        <w:t>A2.1</w:t>
      </w:r>
      <w:r w:rsidRPr="00001665">
        <w:rPr>
          <w:rFonts w:ascii="Times New Roman" w:hAnsi="Times New Roman" w:cs="Times New Roman"/>
        </w:rPr>
        <w:t>. Results of paired t-tests comparing differences in model structure based on measures of model sens</w:t>
      </w:r>
      <w:r w:rsidR="001244F6" w:rsidRPr="00001665">
        <w:rPr>
          <w:rFonts w:ascii="Times New Roman" w:hAnsi="Times New Roman" w:cs="Times New Roman"/>
        </w:rPr>
        <w:t xml:space="preserve">itivity, </w:t>
      </w:r>
      <w:r w:rsidR="0037690E" w:rsidRPr="00001665">
        <w:rPr>
          <w:rFonts w:ascii="Times New Roman" w:hAnsi="Times New Roman" w:cs="Times New Roman"/>
        </w:rPr>
        <w:t xml:space="preserve">loss function for </w:t>
      </w:r>
      <w:r w:rsidR="001244F6" w:rsidRPr="00001665">
        <w:rPr>
          <w:rFonts w:ascii="Times New Roman" w:hAnsi="Times New Roman" w:cs="Times New Roman"/>
        </w:rPr>
        <w:t>cumulative</w:t>
      </w:r>
      <w:r w:rsidR="0037690E" w:rsidRPr="00001665">
        <w:rPr>
          <w:rFonts w:ascii="Times New Roman" w:hAnsi="Times New Roman" w:cs="Times New Roman"/>
        </w:rPr>
        <w:t xml:space="preserve"> occupied area</w:t>
      </w:r>
      <w:r w:rsidR="001244F6" w:rsidRPr="00001665">
        <w:rPr>
          <w:rFonts w:ascii="Times New Roman" w:hAnsi="Times New Roman" w:cs="Times New Roman"/>
        </w:rPr>
        <w:t>, positivity predictive power, metapopulation expected minimum abundance, and average final abundance values.</w:t>
      </w:r>
    </w:p>
    <w:p w14:paraId="3AAA5741" w14:textId="77777777" w:rsidR="00C6012A" w:rsidRPr="00001665" w:rsidRDefault="00C6012A">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6862EC" w:rsidRPr="00001665" w14:paraId="6DA65187" w14:textId="77777777" w:rsidTr="006862EC">
        <w:trPr>
          <w:trHeight w:val="300"/>
        </w:trPr>
        <w:tc>
          <w:tcPr>
            <w:tcW w:w="3360" w:type="dxa"/>
            <w:tcBorders>
              <w:top w:val="nil"/>
              <w:left w:val="nil"/>
              <w:bottom w:val="nil"/>
              <w:right w:val="nil"/>
            </w:tcBorders>
            <w:shd w:val="clear" w:color="auto" w:fill="auto"/>
            <w:noWrap/>
            <w:vAlign w:val="bottom"/>
            <w:hideMark/>
          </w:tcPr>
          <w:p w14:paraId="3B4E12E3" w14:textId="77777777" w:rsidR="006862EC" w:rsidRPr="00001665" w:rsidRDefault="006862EC" w:rsidP="006862EC">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D3759E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0F8162D7"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1B99D1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78CD0E30"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6862EC" w:rsidRPr="00001665" w14:paraId="293375ED" w14:textId="77777777" w:rsidTr="006862EC">
        <w:trPr>
          <w:trHeight w:val="300"/>
        </w:trPr>
        <w:tc>
          <w:tcPr>
            <w:tcW w:w="3360" w:type="dxa"/>
            <w:tcBorders>
              <w:top w:val="single" w:sz="4" w:space="0" w:color="auto"/>
              <w:left w:val="nil"/>
              <w:bottom w:val="nil"/>
              <w:right w:val="nil"/>
            </w:tcBorders>
            <w:shd w:val="clear" w:color="auto" w:fill="auto"/>
            <w:noWrap/>
            <w:vAlign w:val="bottom"/>
            <w:hideMark/>
          </w:tcPr>
          <w:p w14:paraId="20929F42"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33F45A27" w14:textId="039502CC"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occupied area</w:t>
            </w:r>
          </w:p>
        </w:tc>
        <w:tc>
          <w:tcPr>
            <w:tcW w:w="940" w:type="dxa"/>
            <w:tcBorders>
              <w:top w:val="single" w:sz="4" w:space="0" w:color="auto"/>
              <w:left w:val="nil"/>
              <w:bottom w:val="nil"/>
              <w:right w:val="nil"/>
            </w:tcBorders>
            <w:shd w:val="clear" w:color="auto" w:fill="auto"/>
            <w:noWrap/>
            <w:vAlign w:val="bottom"/>
            <w:hideMark/>
          </w:tcPr>
          <w:p w14:paraId="4033665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EE98E6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31085F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6862EC" w:rsidRPr="00001665" w14:paraId="21CB1C64" w14:textId="77777777" w:rsidTr="006862EC">
        <w:trPr>
          <w:trHeight w:val="300"/>
        </w:trPr>
        <w:tc>
          <w:tcPr>
            <w:tcW w:w="3360" w:type="dxa"/>
            <w:tcBorders>
              <w:top w:val="nil"/>
              <w:left w:val="nil"/>
              <w:bottom w:val="nil"/>
              <w:right w:val="nil"/>
            </w:tcBorders>
            <w:shd w:val="clear" w:color="auto" w:fill="auto"/>
            <w:noWrap/>
            <w:vAlign w:val="bottom"/>
            <w:hideMark/>
          </w:tcPr>
          <w:p w14:paraId="363FD6C5"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4A1F1CF5" w14:textId="6131D1A9"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26A6B13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63E9F02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0B02D6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6862EC" w:rsidRPr="00001665" w14:paraId="0B68D03E" w14:textId="77777777" w:rsidTr="006862EC">
        <w:trPr>
          <w:trHeight w:val="300"/>
        </w:trPr>
        <w:tc>
          <w:tcPr>
            <w:tcW w:w="3360" w:type="dxa"/>
            <w:tcBorders>
              <w:top w:val="nil"/>
              <w:left w:val="nil"/>
              <w:bottom w:val="nil"/>
              <w:right w:val="nil"/>
            </w:tcBorders>
            <w:shd w:val="clear" w:color="auto" w:fill="auto"/>
            <w:noWrap/>
            <w:vAlign w:val="bottom"/>
            <w:hideMark/>
          </w:tcPr>
          <w:p w14:paraId="080CFCDA"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54CE679" w14:textId="2E0E47C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2232A16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0B66A03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B1C655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6862EC" w:rsidRPr="00001665" w14:paraId="2BF5658B" w14:textId="77777777" w:rsidTr="006862EC">
        <w:trPr>
          <w:trHeight w:val="300"/>
        </w:trPr>
        <w:tc>
          <w:tcPr>
            <w:tcW w:w="3360" w:type="dxa"/>
            <w:tcBorders>
              <w:top w:val="nil"/>
              <w:left w:val="nil"/>
              <w:bottom w:val="nil"/>
              <w:right w:val="nil"/>
            </w:tcBorders>
            <w:shd w:val="clear" w:color="auto" w:fill="auto"/>
            <w:noWrap/>
            <w:vAlign w:val="bottom"/>
            <w:hideMark/>
          </w:tcPr>
          <w:p w14:paraId="4F0983F5"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B183901" w14:textId="0D6D593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B4F9D8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285B066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712814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6862EC" w:rsidRPr="00001665" w14:paraId="4BA21DBC" w14:textId="77777777" w:rsidTr="006862EC">
        <w:trPr>
          <w:trHeight w:val="300"/>
        </w:trPr>
        <w:tc>
          <w:tcPr>
            <w:tcW w:w="3360" w:type="dxa"/>
            <w:tcBorders>
              <w:top w:val="nil"/>
              <w:left w:val="nil"/>
              <w:bottom w:val="single" w:sz="4" w:space="0" w:color="auto"/>
              <w:right w:val="nil"/>
            </w:tcBorders>
            <w:shd w:val="clear" w:color="auto" w:fill="auto"/>
            <w:noWrap/>
            <w:vAlign w:val="bottom"/>
            <w:hideMark/>
          </w:tcPr>
          <w:p w14:paraId="0045518D"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7E564FB5" w14:textId="4AC2F0C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single" w:sz="4" w:space="0" w:color="auto"/>
              <w:right w:val="nil"/>
            </w:tcBorders>
            <w:shd w:val="clear" w:color="auto" w:fill="auto"/>
            <w:noWrap/>
            <w:vAlign w:val="bottom"/>
            <w:hideMark/>
          </w:tcPr>
          <w:p w14:paraId="503CC984"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470BB16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26A2B9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6862EC" w:rsidRPr="00001665" w14:paraId="06346963" w14:textId="77777777" w:rsidTr="006862EC">
        <w:trPr>
          <w:trHeight w:val="300"/>
        </w:trPr>
        <w:tc>
          <w:tcPr>
            <w:tcW w:w="3360" w:type="dxa"/>
            <w:tcBorders>
              <w:top w:val="nil"/>
              <w:left w:val="nil"/>
              <w:bottom w:val="nil"/>
              <w:right w:val="nil"/>
            </w:tcBorders>
            <w:shd w:val="clear" w:color="auto" w:fill="auto"/>
            <w:noWrap/>
            <w:vAlign w:val="bottom"/>
            <w:hideMark/>
          </w:tcPr>
          <w:p w14:paraId="255B925C"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450A9DD3" w14:textId="579FE995"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 xml:space="preserve">occupied area </w:t>
            </w:r>
          </w:p>
        </w:tc>
        <w:tc>
          <w:tcPr>
            <w:tcW w:w="940" w:type="dxa"/>
            <w:tcBorders>
              <w:top w:val="nil"/>
              <w:left w:val="nil"/>
              <w:bottom w:val="nil"/>
              <w:right w:val="nil"/>
            </w:tcBorders>
            <w:shd w:val="clear" w:color="auto" w:fill="auto"/>
            <w:noWrap/>
            <w:vAlign w:val="bottom"/>
            <w:hideMark/>
          </w:tcPr>
          <w:p w14:paraId="43558FA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4474D80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18F6C2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6862EC" w:rsidRPr="00001665" w14:paraId="667E28D5" w14:textId="77777777" w:rsidTr="006862EC">
        <w:trPr>
          <w:trHeight w:val="300"/>
        </w:trPr>
        <w:tc>
          <w:tcPr>
            <w:tcW w:w="3360" w:type="dxa"/>
            <w:tcBorders>
              <w:top w:val="nil"/>
              <w:left w:val="nil"/>
              <w:bottom w:val="nil"/>
              <w:right w:val="nil"/>
            </w:tcBorders>
            <w:shd w:val="clear" w:color="auto" w:fill="auto"/>
            <w:noWrap/>
            <w:vAlign w:val="bottom"/>
            <w:hideMark/>
          </w:tcPr>
          <w:p w14:paraId="23BBB94F"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73C0C3F8" w14:textId="7898ECB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452AEAB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1A7C595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F7CEC3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6862EC" w:rsidRPr="00001665" w14:paraId="77745726" w14:textId="77777777" w:rsidTr="006862EC">
        <w:trPr>
          <w:trHeight w:val="300"/>
        </w:trPr>
        <w:tc>
          <w:tcPr>
            <w:tcW w:w="3360" w:type="dxa"/>
            <w:tcBorders>
              <w:top w:val="nil"/>
              <w:left w:val="nil"/>
              <w:bottom w:val="nil"/>
              <w:right w:val="nil"/>
            </w:tcBorders>
            <w:shd w:val="clear" w:color="auto" w:fill="auto"/>
            <w:noWrap/>
            <w:vAlign w:val="bottom"/>
            <w:hideMark/>
          </w:tcPr>
          <w:p w14:paraId="10F15816"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5CCFC44" w14:textId="312092A5"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73F67FF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5298EB1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F7FDDF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6862EC" w:rsidRPr="00001665" w14:paraId="326277BE" w14:textId="77777777" w:rsidTr="006862EC">
        <w:trPr>
          <w:trHeight w:val="300"/>
        </w:trPr>
        <w:tc>
          <w:tcPr>
            <w:tcW w:w="3360" w:type="dxa"/>
            <w:tcBorders>
              <w:top w:val="nil"/>
              <w:left w:val="nil"/>
              <w:bottom w:val="nil"/>
              <w:right w:val="nil"/>
            </w:tcBorders>
            <w:shd w:val="clear" w:color="auto" w:fill="auto"/>
            <w:noWrap/>
            <w:vAlign w:val="bottom"/>
            <w:hideMark/>
          </w:tcPr>
          <w:p w14:paraId="45405300"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FBD0D20" w14:textId="16FFFED7"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2AD749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735DC6C0"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F9E990D"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6862EC" w:rsidRPr="00001665" w14:paraId="0EE80003" w14:textId="77777777" w:rsidTr="006862EC">
        <w:trPr>
          <w:trHeight w:val="300"/>
        </w:trPr>
        <w:tc>
          <w:tcPr>
            <w:tcW w:w="3360" w:type="dxa"/>
            <w:tcBorders>
              <w:top w:val="nil"/>
              <w:left w:val="nil"/>
              <w:bottom w:val="nil"/>
              <w:right w:val="nil"/>
            </w:tcBorders>
            <w:shd w:val="clear" w:color="auto" w:fill="auto"/>
            <w:noWrap/>
            <w:vAlign w:val="bottom"/>
            <w:hideMark/>
          </w:tcPr>
          <w:p w14:paraId="06987CC8"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22F7C672" w14:textId="3802AE7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nil"/>
              <w:right w:val="nil"/>
            </w:tcBorders>
            <w:shd w:val="clear" w:color="auto" w:fill="auto"/>
            <w:noWrap/>
            <w:vAlign w:val="bottom"/>
            <w:hideMark/>
          </w:tcPr>
          <w:p w14:paraId="1684C95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7F2C3AA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ED43AF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76B77538" w14:textId="77777777" w:rsidR="006862EC" w:rsidRPr="00001665" w:rsidRDefault="006862EC">
      <w:pPr>
        <w:rPr>
          <w:rFonts w:ascii="Times New Roman" w:hAnsi="Times New Roman" w:cs="Times New Roman"/>
        </w:rPr>
      </w:pPr>
    </w:p>
    <w:p w14:paraId="109B5ED6" w14:textId="3391F82E" w:rsidR="00D057F2" w:rsidRPr="00001665" w:rsidRDefault="00D057F2">
      <w:pPr>
        <w:rPr>
          <w:rFonts w:ascii="Times New Roman" w:hAnsi="Times New Roman" w:cs="Times New Roman"/>
        </w:rPr>
      </w:pPr>
      <w:r w:rsidRPr="00001665">
        <w:rPr>
          <w:rFonts w:ascii="Times New Roman" w:hAnsi="Times New Roman" w:cs="Times New Roman"/>
        </w:rPr>
        <w:br w:type="page"/>
      </w:r>
    </w:p>
    <w:p w14:paraId="0A8514D3" w14:textId="7F86E0AE" w:rsidR="00D057F2" w:rsidRPr="00001665" w:rsidRDefault="00422624" w:rsidP="00D057F2">
      <w:pPr>
        <w:rPr>
          <w:rFonts w:ascii="Times New Roman" w:hAnsi="Times New Roman" w:cs="Times New Roman"/>
          <w:b/>
        </w:rPr>
      </w:pPr>
      <w:r w:rsidRPr="00001665">
        <w:rPr>
          <w:rFonts w:ascii="Times New Roman" w:hAnsi="Times New Roman" w:cs="Times New Roman"/>
          <w:b/>
        </w:rPr>
        <w:lastRenderedPageBreak/>
        <w:t xml:space="preserve">Appendix 3. </w:t>
      </w:r>
      <w:r w:rsidR="00D057F2" w:rsidRPr="00001665">
        <w:rPr>
          <w:rFonts w:ascii="Times New Roman" w:hAnsi="Times New Roman" w:cs="Times New Roman"/>
        </w:rPr>
        <w:t>Pascal source code for density dependence function</w:t>
      </w:r>
    </w:p>
    <w:p w14:paraId="2E7C972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CC07FD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begin //Procedure </w:t>
      </w:r>
      <w:proofErr w:type="spellStart"/>
      <w:r w:rsidRPr="00001665">
        <w:rPr>
          <w:rFonts w:ascii="Times New Roman" w:hAnsi="Times New Roman" w:cs="Times New Roman"/>
          <w:sz w:val="22"/>
          <w:szCs w:val="22"/>
        </w:rPr>
        <w:t>ComputeDensityDependence</w:t>
      </w:r>
      <w:proofErr w:type="spellEnd"/>
    </w:p>
    <w:p w14:paraId="7FF5944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the following line is commented out,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and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are population-specific</w:t>
      </w:r>
    </w:p>
    <w:p w14:paraId="0B45552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w:t>
      </w:r>
      <w:proofErr w:type="spellStart"/>
      <w:r w:rsidRPr="00001665">
        <w:rPr>
          <w:rFonts w:ascii="Times New Roman" w:hAnsi="Times New Roman" w:cs="Times New Roman"/>
          <w:sz w:val="22"/>
          <w:szCs w:val="22"/>
        </w:rPr>
        <w:t>ThisReplication</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PopIndex</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TimeStep</w:t>
      </w:r>
      <w:proofErr w:type="spellEnd"/>
      <w:r w:rsidRPr="00001665">
        <w:rPr>
          <w:rFonts w:ascii="Times New Roman" w:hAnsi="Times New Roman" w:cs="Times New Roman"/>
          <w:sz w:val="22"/>
          <w:szCs w:val="22"/>
        </w:rPr>
        <w:t>&lt;=1) then</w:t>
      </w:r>
    </w:p>
    <w:p w14:paraId="7DE0CDB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442200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1];</w:t>
      </w:r>
    </w:p>
    <w:p w14:paraId="67D2BDD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2];</w:t>
      </w:r>
    </w:p>
    <w:p w14:paraId="1ACB095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A328667" w14:textId="77777777" w:rsidR="00D057F2" w:rsidRPr="00001665" w:rsidRDefault="00D057F2" w:rsidP="00D057F2">
      <w:pPr>
        <w:contextualSpacing/>
        <w:rPr>
          <w:rFonts w:ascii="Times New Roman" w:hAnsi="Times New Roman" w:cs="Times New Roman"/>
          <w:sz w:val="22"/>
          <w:szCs w:val="22"/>
        </w:rPr>
      </w:pPr>
    </w:p>
    <w:p w14:paraId="7F5B0CE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0; // effective density (recalculated for each stage by adding to the previous)</w:t>
      </w:r>
    </w:p>
    <w:p w14:paraId="630B2B4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w:t>
      </w:r>
      <w:proofErr w:type="spellStart"/>
      <w:r w:rsidRPr="00001665">
        <w:rPr>
          <w:rFonts w:ascii="Times New Roman" w:hAnsi="Times New Roman" w:cs="Times New Roman"/>
          <w:sz w:val="22"/>
          <w:szCs w:val="22"/>
        </w:rPr>
        <w:t>downto</w:t>
      </w:r>
      <w:proofErr w:type="spellEnd"/>
      <w:r w:rsidRPr="00001665">
        <w:rPr>
          <w:rFonts w:ascii="Times New Roman" w:hAnsi="Times New Roman" w:cs="Times New Roman"/>
          <w:sz w:val="22"/>
          <w:szCs w:val="22"/>
        </w:rPr>
        <w:t xml:space="preserve"> 1 do  // largest stage down to the smallest</w:t>
      </w:r>
    </w:p>
    <w:p w14:paraId="3E87F42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00AF0A5D" w14:textId="77777777" w:rsidR="00D057F2" w:rsidRPr="00001665" w:rsidRDefault="00D057F2" w:rsidP="00D057F2">
      <w:pPr>
        <w:contextualSpacing/>
        <w:rPr>
          <w:rFonts w:ascii="Times New Roman" w:hAnsi="Times New Roman" w:cs="Times New Roman"/>
          <w:sz w:val="22"/>
          <w:szCs w:val="22"/>
        </w:rPr>
      </w:pPr>
    </w:p>
    <w:p w14:paraId="562D45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21C12D4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density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 to the previous total</w:t>
      </w:r>
    </w:p>
    <w:p w14:paraId="0AF29D2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j]*</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j];</w:t>
      </w:r>
    </w:p>
    <w:p w14:paraId="188419B8" w14:textId="77777777" w:rsidR="00D057F2" w:rsidRPr="00001665" w:rsidRDefault="00D057F2" w:rsidP="00D057F2">
      <w:pPr>
        <w:contextualSpacing/>
        <w:rPr>
          <w:rFonts w:ascii="Times New Roman" w:hAnsi="Times New Roman" w:cs="Times New Roman"/>
          <w:sz w:val="22"/>
          <w:szCs w:val="22"/>
        </w:rPr>
      </w:pPr>
    </w:p>
    <w:p w14:paraId="1EDB69E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627BB13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if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lt;=0)</w:t>
      </w:r>
    </w:p>
    <w:p w14:paraId="3E4B72F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0</w:t>
      </w:r>
    </w:p>
    <w:p w14:paraId="6F852BB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PopSize</w:t>
      </w:r>
      <w:proofErr w:type="spellEnd"/>
      <w:r w:rsidRPr="00001665">
        <w:rPr>
          <w:rFonts w:ascii="Times New Roman" w:hAnsi="Times New Roman" w:cs="Times New Roman"/>
          <w:sz w:val="22"/>
          <w:szCs w:val="22"/>
        </w:rPr>
        <w:t xml:space="preserve"> );</w:t>
      </w:r>
    </w:p>
    <w:p w14:paraId="62EBE79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 );</w:t>
      </w:r>
    </w:p>
    <w:p w14:paraId="0F20AED4" w14:textId="77777777" w:rsidR="00D057F2" w:rsidRPr="00001665" w:rsidRDefault="00D057F2" w:rsidP="00D057F2">
      <w:pPr>
        <w:contextualSpacing/>
        <w:rPr>
          <w:rFonts w:ascii="Times New Roman" w:hAnsi="Times New Roman" w:cs="Times New Roman"/>
          <w:sz w:val="22"/>
          <w:szCs w:val="22"/>
        </w:rPr>
      </w:pPr>
    </w:p>
    <w:p w14:paraId="73DFB1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multiply fecundities for stage j in the stage matrix with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leave survivals unchanged</w:t>
      </w:r>
    </w:p>
    <w:p w14:paraId="679A84E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 := 1 to Stages do // all rows of column j</w:t>
      </w:r>
    </w:p>
    <w:p w14:paraId="2DEA0E0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 := (1-ConstraintsMatrix[</w:t>
      </w:r>
      <w:proofErr w:type="spellStart"/>
      <w:r w:rsidRPr="00001665">
        <w:rPr>
          <w:rFonts w:ascii="Times New Roman" w:hAnsi="Times New Roman" w:cs="Times New Roman"/>
          <w:sz w:val="22"/>
          <w:szCs w:val="22"/>
        </w:rPr>
        <w:t>i,j</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0729EB0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w:t>
      </w:r>
      <w:proofErr w:type="spellStart"/>
      <w:r w:rsidRPr="00001665">
        <w:rPr>
          <w:rFonts w:ascii="Times New Roman" w:hAnsi="Times New Roman" w:cs="Times New Roman"/>
          <w:sz w:val="22"/>
          <w:szCs w:val="22"/>
        </w:rPr>
        <w:t>Constraints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j]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6E2A515E" w14:textId="77777777" w:rsidR="00D057F2" w:rsidRPr="00001665" w:rsidRDefault="00D057F2" w:rsidP="00D057F2">
      <w:pPr>
        <w:contextualSpacing/>
        <w:rPr>
          <w:rFonts w:ascii="Times New Roman" w:hAnsi="Times New Roman" w:cs="Times New Roman"/>
          <w:sz w:val="22"/>
          <w:szCs w:val="22"/>
        </w:rPr>
      </w:pPr>
    </w:p>
    <w:p w14:paraId="68807D94"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45E8F7A" w14:textId="77777777" w:rsidR="00D057F2" w:rsidRPr="00001665" w:rsidRDefault="00D057F2" w:rsidP="00D057F2">
      <w:pPr>
        <w:contextualSpacing/>
        <w:rPr>
          <w:rFonts w:ascii="Times New Roman" w:hAnsi="Times New Roman" w:cs="Times New Roman"/>
          <w:sz w:val="22"/>
          <w:szCs w:val="22"/>
        </w:rPr>
      </w:pPr>
    </w:p>
    <w:p w14:paraId="5AB306B2" w14:textId="77777777" w:rsidR="00D057F2" w:rsidRPr="00001665" w:rsidRDefault="00D057F2" w:rsidP="00D057F2">
      <w:pPr>
        <w:contextualSpacing/>
        <w:rPr>
          <w:rFonts w:ascii="Times New Roman" w:hAnsi="Times New Roman" w:cs="Times New Roman"/>
          <w:sz w:val="22"/>
          <w:szCs w:val="22"/>
        </w:rPr>
      </w:pPr>
    </w:p>
    <w:p w14:paraId="2114D08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end; // Procedure </w:t>
      </w:r>
      <w:proofErr w:type="spellStart"/>
      <w:r w:rsidRPr="00001665">
        <w:rPr>
          <w:rFonts w:ascii="Times New Roman" w:hAnsi="Times New Roman" w:cs="Times New Roman"/>
          <w:sz w:val="22"/>
          <w:szCs w:val="22"/>
        </w:rPr>
        <w:t>ComputeDensityDependence</w:t>
      </w:r>
      <w:proofErr w:type="spellEnd"/>
    </w:p>
    <w:p w14:paraId="36909A2B" w14:textId="77777777" w:rsidR="00D057F2" w:rsidRPr="00001665" w:rsidRDefault="00D057F2" w:rsidP="00D057F2">
      <w:pPr>
        <w:contextualSpacing/>
        <w:rPr>
          <w:rFonts w:ascii="Times New Roman" w:hAnsi="Times New Roman" w:cs="Times New Roman"/>
          <w:sz w:val="22"/>
          <w:szCs w:val="22"/>
        </w:rPr>
      </w:pPr>
    </w:p>
    <w:p w14:paraId="64773644" w14:textId="77777777" w:rsidR="00D057F2" w:rsidRPr="00001665" w:rsidRDefault="00D057F2" w:rsidP="00D057F2">
      <w:pPr>
        <w:contextualSpacing/>
        <w:rPr>
          <w:rFonts w:ascii="Times New Roman" w:hAnsi="Times New Roman" w:cs="Times New Roman"/>
          <w:sz w:val="22"/>
          <w:szCs w:val="22"/>
        </w:rPr>
      </w:pPr>
    </w:p>
    <w:p w14:paraId="4C69B5F4" w14:textId="77777777" w:rsidR="00D057F2" w:rsidRPr="00001665" w:rsidRDefault="00D057F2" w:rsidP="00D057F2">
      <w:pPr>
        <w:contextualSpacing/>
        <w:rPr>
          <w:rFonts w:ascii="Times New Roman" w:hAnsi="Times New Roman" w:cs="Times New Roman"/>
          <w:sz w:val="22"/>
          <w:szCs w:val="22"/>
        </w:rPr>
      </w:pPr>
    </w:p>
    <w:p w14:paraId="0E76370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68298B7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InitializeSimulation</w:t>
      </w:r>
      <w:proofErr w:type="spellEnd"/>
      <w:r w:rsidRPr="00001665">
        <w:rPr>
          <w:rFonts w:ascii="Times New Roman" w:hAnsi="Times New Roman" w:cs="Times New Roman"/>
          <w:sz w:val="22"/>
          <w:szCs w:val="22"/>
        </w:rPr>
        <w:t>,</w:t>
      </w:r>
    </w:p>
    <w:p w14:paraId="1CD7329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FinalizeSimulation</w:t>
      </w:r>
      <w:proofErr w:type="spellEnd"/>
      <w:r w:rsidRPr="00001665">
        <w:rPr>
          <w:rFonts w:ascii="Times New Roman" w:hAnsi="Times New Roman" w:cs="Times New Roman"/>
          <w:sz w:val="22"/>
          <w:szCs w:val="22"/>
        </w:rPr>
        <w:t>,</w:t>
      </w:r>
    </w:p>
    <w:p w14:paraId="06BD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BEDD9F1"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5ECEC977" w14:textId="77777777" w:rsidR="00D057F2" w:rsidRPr="00001665" w:rsidRDefault="00D057F2" w:rsidP="00D057F2">
      <w:pPr>
        <w:contextualSpacing/>
        <w:rPr>
          <w:rFonts w:ascii="Times New Roman" w:hAnsi="Times New Roman" w:cs="Times New Roman"/>
          <w:sz w:val="22"/>
          <w:szCs w:val="22"/>
        </w:rPr>
      </w:pPr>
    </w:p>
    <w:p w14:paraId="3E13CF0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18FAB9A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65B121A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576498F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FunctionType</w:t>
      </w:r>
      <w:proofErr w:type="spellEnd"/>
      <w:r w:rsidRPr="00001665">
        <w:rPr>
          <w:rFonts w:ascii="Times New Roman" w:hAnsi="Times New Roman" w:cs="Times New Roman"/>
          <w:sz w:val="22"/>
          <w:szCs w:val="22"/>
        </w:rPr>
        <w:t>;</w:t>
      </w:r>
    </w:p>
    <w:p w14:paraId="494C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FunctionType</w:t>
      </w:r>
      <w:proofErr w:type="spellEnd"/>
      <w:r w:rsidRPr="00001665">
        <w:rPr>
          <w:rFonts w:ascii="Times New Roman" w:hAnsi="Times New Roman" w:cs="Times New Roman"/>
          <w:sz w:val="22"/>
          <w:szCs w:val="22"/>
        </w:rPr>
        <w:t>;</w:t>
      </w:r>
    </w:p>
    <w:p w14:paraId="13E0F7FE" w14:textId="77777777" w:rsidR="00D057F2" w:rsidRPr="00001665" w:rsidRDefault="00D057F2" w:rsidP="00D057F2">
      <w:pPr>
        <w:contextualSpacing/>
        <w:rPr>
          <w:rFonts w:ascii="Times New Roman" w:hAnsi="Times New Roman" w:cs="Times New Roman"/>
          <w:sz w:val="22"/>
          <w:szCs w:val="22"/>
        </w:rPr>
      </w:pPr>
    </w:p>
    <w:p w14:paraId="3896759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7F2AAD3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3435AF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then</w:t>
      </w:r>
    </w:p>
    <w:p w14:paraId="6A057CA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w:t>
      </w:r>
    </w:p>
    <w:p w14:paraId="6F8D464C" w14:textId="77777777" w:rsidR="00D057F2" w:rsidRPr="00001665" w:rsidRDefault="00D057F2" w:rsidP="00D057F2">
      <w:pPr>
        <w:contextualSpacing/>
        <w:rPr>
          <w:rFonts w:ascii="Times New Roman" w:hAnsi="Times New Roman" w:cs="Times New Roman"/>
          <w:sz w:val="22"/>
          <w:szCs w:val="22"/>
        </w:rPr>
      </w:pPr>
    </w:p>
    <w:p w14:paraId="19CED41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2EAA266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then</w:t>
      </w:r>
    </w:p>
    <w:p w14:paraId="509121C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AC9A4A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54BDD6C8" w14:textId="77777777" w:rsidR="00D057F2" w:rsidRPr="00001665" w:rsidRDefault="00D057F2" w:rsidP="00D057F2">
      <w:pPr>
        <w:rPr>
          <w:rFonts w:ascii="Times New Roman" w:hAnsi="Times New Roman" w:cs="Times New Roman"/>
          <w:b/>
        </w:rPr>
      </w:pPr>
    </w:p>
    <w:p w14:paraId="01EADEA5" w14:textId="322C8E5C" w:rsidR="00D057F2" w:rsidRPr="00001665" w:rsidRDefault="00D057F2">
      <w:pPr>
        <w:rPr>
          <w:rFonts w:ascii="Times New Roman" w:hAnsi="Times New Roman" w:cs="Times New Roman"/>
          <w:b/>
        </w:rPr>
      </w:pPr>
    </w:p>
    <w:sectPr w:rsidR="00D057F2" w:rsidRPr="00001665" w:rsidSect="00735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2A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46143"/>
    <w:rsid w:val="000476B4"/>
    <w:rsid w:val="00064F71"/>
    <w:rsid w:val="00080034"/>
    <w:rsid w:val="000B4524"/>
    <w:rsid w:val="000B69D9"/>
    <w:rsid w:val="000E6F00"/>
    <w:rsid w:val="00116A74"/>
    <w:rsid w:val="001244F6"/>
    <w:rsid w:val="001747DF"/>
    <w:rsid w:val="001C7188"/>
    <w:rsid w:val="001D2F3C"/>
    <w:rsid w:val="001E6D4B"/>
    <w:rsid w:val="00202F4A"/>
    <w:rsid w:val="00260F43"/>
    <w:rsid w:val="00263920"/>
    <w:rsid w:val="00266281"/>
    <w:rsid w:val="002D7F66"/>
    <w:rsid w:val="002F21A4"/>
    <w:rsid w:val="00301B53"/>
    <w:rsid w:val="00346AF0"/>
    <w:rsid w:val="00352A30"/>
    <w:rsid w:val="00361647"/>
    <w:rsid w:val="0037690E"/>
    <w:rsid w:val="003B32CD"/>
    <w:rsid w:val="003B3894"/>
    <w:rsid w:val="003B75A6"/>
    <w:rsid w:val="0040448B"/>
    <w:rsid w:val="00422624"/>
    <w:rsid w:val="004363DA"/>
    <w:rsid w:val="004368A6"/>
    <w:rsid w:val="004728C9"/>
    <w:rsid w:val="004A7C3A"/>
    <w:rsid w:val="004C3B2C"/>
    <w:rsid w:val="004E12AE"/>
    <w:rsid w:val="00542040"/>
    <w:rsid w:val="005C24C7"/>
    <w:rsid w:val="00614BF7"/>
    <w:rsid w:val="00624ECB"/>
    <w:rsid w:val="00651AB9"/>
    <w:rsid w:val="00654B44"/>
    <w:rsid w:val="00671BFC"/>
    <w:rsid w:val="006862EC"/>
    <w:rsid w:val="00690D8A"/>
    <w:rsid w:val="006B3D0D"/>
    <w:rsid w:val="00721E5E"/>
    <w:rsid w:val="007301C2"/>
    <w:rsid w:val="00735E83"/>
    <w:rsid w:val="00760497"/>
    <w:rsid w:val="00761E59"/>
    <w:rsid w:val="007720DE"/>
    <w:rsid w:val="007842A6"/>
    <w:rsid w:val="007A4ADB"/>
    <w:rsid w:val="007B43EE"/>
    <w:rsid w:val="007C18D9"/>
    <w:rsid w:val="007E3057"/>
    <w:rsid w:val="007E43AF"/>
    <w:rsid w:val="008248E0"/>
    <w:rsid w:val="00830EF6"/>
    <w:rsid w:val="00834151"/>
    <w:rsid w:val="00835AD8"/>
    <w:rsid w:val="0086390B"/>
    <w:rsid w:val="0086657F"/>
    <w:rsid w:val="0088655E"/>
    <w:rsid w:val="00890873"/>
    <w:rsid w:val="008B5122"/>
    <w:rsid w:val="008C211C"/>
    <w:rsid w:val="008C4AE1"/>
    <w:rsid w:val="008E504B"/>
    <w:rsid w:val="00915499"/>
    <w:rsid w:val="00920927"/>
    <w:rsid w:val="0095245A"/>
    <w:rsid w:val="009843AD"/>
    <w:rsid w:val="00990BBA"/>
    <w:rsid w:val="009A3733"/>
    <w:rsid w:val="009B3F33"/>
    <w:rsid w:val="009C0421"/>
    <w:rsid w:val="009D1C2E"/>
    <w:rsid w:val="009D79AB"/>
    <w:rsid w:val="009E247C"/>
    <w:rsid w:val="009E68B8"/>
    <w:rsid w:val="00A33AD2"/>
    <w:rsid w:val="00A36405"/>
    <w:rsid w:val="00A53C4E"/>
    <w:rsid w:val="00A56B7C"/>
    <w:rsid w:val="00A62BF5"/>
    <w:rsid w:val="00A7532A"/>
    <w:rsid w:val="00AA39DA"/>
    <w:rsid w:val="00AB7CC6"/>
    <w:rsid w:val="00B45EBE"/>
    <w:rsid w:val="00B50E41"/>
    <w:rsid w:val="00BA1422"/>
    <w:rsid w:val="00BB337F"/>
    <w:rsid w:val="00BC3F7D"/>
    <w:rsid w:val="00BF200B"/>
    <w:rsid w:val="00C11EE0"/>
    <w:rsid w:val="00C14389"/>
    <w:rsid w:val="00C6012A"/>
    <w:rsid w:val="00C60AE6"/>
    <w:rsid w:val="00CA4510"/>
    <w:rsid w:val="00D057F2"/>
    <w:rsid w:val="00D13610"/>
    <w:rsid w:val="00D26615"/>
    <w:rsid w:val="00D46CFB"/>
    <w:rsid w:val="00D769C4"/>
    <w:rsid w:val="00D96F1E"/>
    <w:rsid w:val="00DA5085"/>
    <w:rsid w:val="00DB6207"/>
    <w:rsid w:val="00DD2524"/>
    <w:rsid w:val="00DD5377"/>
    <w:rsid w:val="00E2703A"/>
    <w:rsid w:val="00E31EAF"/>
    <w:rsid w:val="00E4092C"/>
    <w:rsid w:val="00E57DB8"/>
    <w:rsid w:val="00E7179A"/>
    <w:rsid w:val="00E751AC"/>
    <w:rsid w:val="00E8446B"/>
    <w:rsid w:val="00E90FF4"/>
    <w:rsid w:val="00E92D26"/>
    <w:rsid w:val="00EC0C44"/>
    <w:rsid w:val="00EE16DC"/>
    <w:rsid w:val="00F11483"/>
    <w:rsid w:val="00F14F52"/>
    <w:rsid w:val="00F62693"/>
    <w:rsid w:val="00FA7B81"/>
    <w:rsid w:val="00FB475E"/>
    <w:rsid w:val="00FC0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TotalTime>
  <Pages>43</Pages>
  <Words>20221</Words>
  <Characters>115260</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87</cp:revision>
  <dcterms:created xsi:type="dcterms:W3CDTF">2014-02-25T01:42:00Z</dcterms:created>
  <dcterms:modified xsi:type="dcterms:W3CDTF">2019-09-17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